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522C14" w14:textId="7C0E2C4C" w:rsidR="0007391B" w:rsidRPr="0051414C" w:rsidRDefault="00C307E7" w:rsidP="0051414C">
      <w:pPr>
        <w:pStyle w:val="Heading1"/>
        <w:keepNext w:val="0"/>
        <w:widowControl/>
      </w:pPr>
      <w:r w:rsidRPr="0051414C">
        <w:t>TITLE:</w:t>
      </w:r>
    </w:p>
    <w:p w14:paraId="6971C584" w14:textId="323FDBEB" w:rsidR="0007391B" w:rsidRPr="0051414C" w:rsidRDefault="00C307E7" w:rsidP="0051414C">
      <w:pPr>
        <w:widowControl/>
        <w:rPr>
          <w:b/>
          <w:bCs/>
        </w:rPr>
      </w:pPr>
      <w:r w:rsidRPr="0051414C">
        <w:rPr>
          <w:b/>
          <w:bCs/>
        </w:rPr>
        <w:t xml:space="preserve">Simulating </w:t>
      </w:r>
      <w:r w:rsidR="0051414C" w:rsidRPr="0051414C">
        <w:rPr>
          <w:b/>
          <w:bCs/>
        </w:rPr>
        <w:t xml:space="preserve">Impacts of </w:t>
      </w:r>
      <w:r w:rsidRPr="0051414C">
        <w:rPr>
          <w:b/>
          <w:bCs/>
        </w:rPr>
        <w:t>Ice Storm</w:t>
      </w:r>
      <w:r w:rsidR="0051414C" w:rsidRPr="0051414C">
        <w:rPr>
          <w:b/>
          <w:bCs/>
        </w:rPr>
        <w:t>s</w:t>
      </w:r>
      <w:r w:rsidRPr="0051414C">
        <w:rPr>
          <w:b/>
          <w:bCs/>
        </w:rPr>
        <w:t xml:space="preserve"> on Forest Ecosystems</w:t>
      </w:r>
    </w:p>
    <w:p w14:paraId="4D2CE1FC" w14:textId="77777777" w:rsidR="00A72E69" w:rsidRPr="0051414C" w:rsidRDefault="00A72E69" w:rsidP="0051414C">
      <w:pPr>
        <w:widowControl/>
      </w:pPr>
    </w:p>
    <w:p w14:paraId="4CB35961" w14:textId="26109D55" w:rsidR="0007391B" w:rsidRPr="0051414C" w:rsidRDefault="00C307E7" w:rsidP="0051414C">
      <w:pPr>
        <w:pStyle w:val="Heading1"/>
        <w:keepNext w:val="0"/>
        <w:widowControl/>
      </w:pPr>
      <w:bookmarkStart w:id="0" w:name="_wbonlqji9dh5" w:colFirst="0" w:colLast="0"/>
      <w:bookmarkEnd w:id="0"/>
      <w:r w:rsidRPr="0051414C">
        <w:t>AUTHORS AND AFFILIATIONS:</w:t>
      </w:r>
    </w:p>
    <w:p w14:paraId="1778C4D1" w14:textId="3C211A8C" w:rsidR="0007391B" w:rsidRPr="0051414C" w:rsidRDefault="00C307E7" w:rsidP="0051414C">
      <w:pPr>
        <w:widowControl/>
      </w:pPr>
      <w:r w:rsidRPr="0051414C">
        <w:t>John L</w:t>
      </w:r>
      <w:r w:rsidR="0051414C" w:rsidRPr="0051414C">
        <w:t>.</w:t>
      </w:r>
      <w:r w:rsidRPr="0051414C">
        <w:t xml:space="preserve"> Campbell</w:t>
      </w:r>
      <w:r w:rsidRPr="0051414C">
        <w:rPr>
          <w:vertAlign w:val="superscript"/>
        </w:rPr>
        <w:t>1</w:t>
      </w:r>
      <w:r w:rsidRPr="0051414C">
        <w:t>, Lindsey E</w:t>
      </w:r>
      <w:r w:rsidR="0051414C" w:rsidRPr="0051414C">
        <w:t>.</w:t>
      </w:r>
      <w:r w:rsidRPr="0051414C">
        <w:t xml:space="preserve"> Rustad</w:t>
      </w:r>
      <w:r w:rsidRPr="0051414C">
        <w:rPr>
          <w:vertAlign w:val="superscript"/>
        </w:rPr>
        <w:t>1</w:t>
      </w:r>
      <w:r w:rsidRPr="0051414C">
        <w:t>, Charles T</w:t>
      </w:r>
      <w:r w:rsidR="0051414C" w:rsidRPr="0051414C">
        <w:t>.</w:t>
      </w:r>
      <w:r w:rsidRPr="0051414C">
        <w:t xml:space="preserve"> Driscoll</w:t>
      </w:r>
      <w:r w:rsidRPr="0051414C">
        <w:rPr>
          <w:vertAlign w:val="superscript"/>
        </w:rPr>
        <w:t>2</w:t>
      </w:r>
      <w:r w:rsidRPr="0051414C">
        <w:t>, Ian Halm</w:t>
      </w:r>
      <w:r w:rsidRPr="0051414C">
        <w:rPr>
          <w:vertAlign w:val="superscript"/>
        </w:rPr>
        <w:t>3</w:t>
      </w:r>
      <w:r w:rsidRPr="0051414C">
        <w:t>, Timothy J</w:t>
      </w:r>
      <w:r w:rsidR="0051414C" w:rsidRPr="0051414C">
        <w:t>.</w:t>
      </w:r>
      <w:r w:rsidRPr="0051414C">
        <w:t xml:space="preserve"> Fahey</w:t>
      </w:r>
      <w:r w:rsidR="000854B0" w:rsidRPr="0051414C">
        <w:rPr>
          <w:vertAlign w:val="superscript"/>
        </w:rPr>
        <w:t>4</w:t>
      </w:r>
      <w:r w:rsidRPr="0051414C">
        <w:t xml:space="preserve">, </w:t>
      </w:r>
      <w:proofErr w:type="spellStart"/>
      <w:r w:rsidRPr="0051414C">
        <w:t>Habibollah</w:t>
      </w:r>
      <w:proofErr w:type="spellEnd"/>
      <w:r w:rsidRPr="0051414C">
        <w:t xml:space="preserve"> Fakhraei</w:t>
      </w:r>
      <w:r w:rsidR="0009065F" w:rsidRPr="0051414C">
        <w:rPr>
          <w:vertAlign w:val="superscript"/>
        </w:rPr>
        <w:t>5</w:t>
      </w:r>
      <w:r w:rsidRPr="0051414C">
        <w:t>, Peter M</w:t>
      </w:r>
      <w:r w:rsidR="0051414C" w:rsidRPr="0051414C">
        <w:t>.</w:t>
      </w:r>
      <w:r w:rsidRPr="0051414C">
        <w:t xml:space="preserve"> Groffman</w:t>
      </w:r>
      <w:r w:rsidR="0009065F" w:rsidRPr="0051414C">
        <w:rPr>
          <w:vertAlign w:val="superscript"/>
        </w:rPr>
        <w:t>6</w:t>
      </w:r>
      <w:r w:rsidRPr="0051414C">
        <w:t>, Gary J</w:t>
      </w:r>
      <w:r w:rsidR="0051414C" w:rsidRPr="0051414C">
        <w:t>.</w:t>
      </w:r>
      <w:r w:rsidRPr="0051414C">
        <w:t xml:space="preserve"> Hawley</w:t>
      </w:r>
      <w:r w:rsidR="0009065F" w:rsidRPr="0051414C">
        <w:rPr>
          <w:vertAlign w:val="superscript"/>
        </w:rPr>
        <w:t>7</w:t>
      </w:r>
      <w:r w:rsidRPr="0051414C">
        <w:t>, Wendy Leuenberger</w:t>
      </w:r>
      <w:r w:rsidR="0009065F" w:rsidRPr="0051414C">
        <w:rPr>
          <w:vertAlign w:val="superscript"/>
        </w:rPr>
        <w:t>8</w:t>
      </w:r>
      <w:r w:rsidRPr="0051414C">
        <w:t>, Paul G</w:t>
      </w:r>
      <w:r w:rsidR="0051414C" w:rsidRPr="0051414C">
        <w:t>.</w:t>
      </w:r>
      <w:r w:rsidRPr="0051414C">
        <w:t xml:space="preserve"> Schaberg</w:t>
      </w:r>
      <w:r w:rsidR="0009065F" w:rsidRPr="0051414C">
        <w:rPr>
          <w:vertAlign w:val="superscript"/>
        </w:rPr>
        <w:t>9</w:t>
      </w:r>
    </w:p>
    <w:p w14:paraId="0F2352F5" w14:textId="77777777" w:rsidR="0007391B" w:rsidRPr="0051414C" w:rsidRDefault="0007391B" w:rsidP="0051414C">
      <w:pPr>
        <w:widowControl/>
      </w:pPr>
    </w:p>
    <w:p w14:paraId="593229FD" w14:textId="77777777" w:rsidR="0007391B" w:rsidRPr="0051414C" w:rsidRDefault="00C307E7" w:rsidP="0051414C">
      <w:pPr>
        <w:widowControl/>
        <w:shd w:val="clear" w:color="auto" w:fill="FFFFFF"/>
        <w:rPr>
          <w:highlight w:val="white"/>
        </w:rPr>
      </w:pPr>
      <w:r w:rsidRPr="0051414C">
        <w:rPr>
          <w:highlight w:val="white"/>
          <w:vertAlign w:val="superscript"/>
        </w:rPr>
        <w:t>1</w:t>
      </w:r>
      <w:r w:rsidRPr="0051414C">
        <w:rPr>
          <w:highlight w:val="white"/>
        </w:rPr>
        <w:t>Northern Research Station, U.S. Forest Service, Durham, NH, USA</w:t>
      </w:r>
    </w:p>
    <w:p w14:paraId="7481B675" w14:textId="77777777" w:rsidR="0007391B" w:rsidRPr="0051414C" w:rsidRDefault="00C307E7" w:rsidP="0051414C">
      <w:pPr>
        <w:widowControl/>
        <w:shd w:val="clear" w:color="auto" w:fill="FFFFFF"/>
        <w:rPr>
          <w:highlight w:val="white"/>
        </w:rPr>
      </w:pPr>
      <w:r w:rsidRPr="0051414C">
        <w:rPr>
          <w:highlight w:val="white"/>
          <w:vertAlign w:val="superscript"/>
        </w:rPr>
        <w:t>2</w:t>
      </w:r>
      <w:r w:rsidRPr="0051414C">
        <w:rPr>
          <w:highlight w:val="white"/>
        </w:rPr>
        <w:t>Department of Civil and Environmental Engineering, Syracuse University, Syracuse, NY, USA</w:t>
      </w:r>
    </w:p>
    <w:p w14:paraId="2F41A7C2" w14:textId="77777777" w:rsidR="0007391B" w:rsidRPr="0051414C" w:rsidRDefault="00C307E7" w:rsidP="0051414C">
      <w:pPr>
        <w:widowControl/>
        <w:shd w:val="clear" w:color="auto" w:fill="FFFFFF"/>
      </w:pPr>
      <w:r w:rsidRPr="0051414C">
        <w:rPr>
          <w:highlight w:val="white"/>
          <w:vertAlign w:val="superscript"/>
        </w:rPr>
        <w:t>3</w:t>
      </w:r>
      <w:r w:rsidRPr="0051414C">
        <w:rPr>
          <w:highlight w:val="white"/>
        </w:rPr>
        <w:t>Northern Research Station, U.S. Forest Service, North Woodstock, NH, USA</w:t>
      </w:r>
    </w:p>
    <w:p w14:paraId="04CD7DB2" w14:textId="77777777" w:rsidR="0007391B" w:rsidRPr="0051414C" w:rsidRDefault="000854B0" w:rsidP="0051414C">
      <w:pPr>
        <w:widowControl/>
        <w:shd w:val="clear" w:color="auto" w:fill="FFFFFF"/>
        <w:rPr>
          <w:highlight w:val="white"/>
        </w:rPr>
      </w:pPr>
      <w:r w:rsidRPr="0051414C">
        <w:rPr>
          <w:highlight w:val="white"/>
          <w:vertAlign w:val="superscript"/>
        </w:rPr>
        <w:t>4</w:t>
      </w:r>
      <w:r w:rsidR="00C307E7" w:rsidRPr="0051414C">
        <w:rPr>
          <w:highlight w:val="white"/>
        </w:rPr>
        <w:t>Department of Natural Resources, Cornell University, Ithaca, NY, USA</w:t>
      </w:r>
    </w:p>
    <w:p w14:paraId="5A5BBC53" w14:textId="77777777" w:rsidR="0007391B" w:rsidRPr="0051414C" w:rsidRDefault="000854B0" w:rsidP="0051414C">
      <w:pPr>
        <w:widowControl/>
        <w:shd w:val="clear" w:color="auto" w:fill="FFFFFF"/>
        <w:rPr>
          <w:highlight w:val="white"/>
        </w:rPr>
      </w:pPr>
      <w:r w:rsidRPr="0051414C">
        <w:rPr>
          <w:highlight w:val="white"/>
          <w:vertAlign w:val="superscript"/>
        </w:rPr>
        <w:t>5</w:t>
      </w:r>
      <w:r w:rsidR="00C307E7" w:rsidRPr="0051414C">
        <w:rPr>
          <w:highlight w:val="white"/>
        </w:rPr>
        <w:t>Department of Civil and Environmental Engineering, Southern Illinois University, Carbondale, IL, USA</w:t>
      </w:r>
    </w:p>
    <w:p w14:paraId="0C54B1DE" w14:textId="4AE3C812" w:rsidR="0007391B" w:rsidRPr="0051414C" w:rsidRDefault="000854B0" w:rsidP="0051414C">
      <w:pPr>
        <w:widowControl/>
        <w:shd w:val="clear" w:color="auto" w:fill="FFFFFF"/>
        <w:rPr>
          <w:highlight w:val="white"/>
        </w:rPr>
      </w:pPr>
      <w:r w:rsidRPr="0051414C">
        <w:rPr>
          <w:highlight w:val="white"/>
          <w:vertAlign w:val="superscript"/>
        </w:rPr>
        <w:t>6</w:t>
      </w:r>
      <w:r w:rsidR="00C307E7" w:rsidRPr="0051414C">
        <w:rPr>
          <w:highlight w:val="white"/>
        </w:rPr>
        <w:t>Advanced Science Research Center</w:t>
      </w:r>
      <w:r w:rsidR="007B2040" w:rsidRPr="0051414C">
        <w:rPr>
          <w:highlight w:val="white"/>
        </w:rPr>
        <w:t xml:space="preserve"> at the Graduate Center</w:t>
      </w:r>
      <w:r w:rsidR="00C307E7" w:rsidRPr="0051414C">
        <w:rPr>
          <w:highlight w:val="white"/>
        </w:rPr>
        <w:t>, City University of New York</w:t>
      </w:r>
      <w:r w:rsidR="007B2040" w:rsidRPr="0051414C">
        <w:rPr>
          <w:highlight w:val="white"/>
        </w:rPr>
        <w:t>, New York, NY USA</w:t>
      </w:r>
      <w:r w:rsidR="00C307E7" w:rsidRPr="0051414C">
        <w:rPr>
          <w:highlight w:val="white"/>
        </w:rPr>
        <w:t xml:space="preserve"> and </w:t>
      </w:r>
      <w:r w:rsidR="007B2040" w:rsidRPr="0051414C">
        <w:rPr>
          <w:highlight w:val="white"/>
        </w:rPr>
        <w:t>Cary Institute of Ecosystem Studies, Millbrook, NY USA</w:t>
      </w:r>
    </w:p>
    <w:p w14:paraId="283852D6" w14:textId="77777777" w:rsidR="0007391B" w:rsidRPr="0051414C" w:rsidRDefault="000854B0" w:rsidP="0051414C">
      <w:pPr>
        <w:widowControl/>
        <w:shd w:val="clear" w:color="auto" w:fill="FFFFFF"/>
        <w:rPr>
          <w:highlight w:val="white"/>
        </w:rPr>
      </w:pPr>
      <w:r w:rsidRPr="0051414C">
        <w:rPr>
          <w:highlight w:val="white"/>
          <w:vertAlign w:val="superscript"/>
        </w:rPr>
        <w:t>7</w:t>
      </w:r>
      <w:r w:rsidR="00C307E7" w:rsidRPr="0051414C">
        <w:rPr>
          <w:highlight w:val="white"/>
        </w:rPr>
        <w:t>Rubenstein School of Environment and Natural Resources, University of Vermont, Burlington, VT, USA</w:t>
      </w:r>
    </w:p>
    <w:p w14:paraId="13CEB6A2" w14:textId="77777777" w:rsidR="0007391B" w:rsidRPr="0051414C" w:rsidRDefault="000854B0" w:rsidP="0051414C">
      <w:pPr>
        <w:widowControl/>
        <w:shd w:val="clear" w:color="auto" w:fill="FFFFFF"/>
        <w:rPr>
          <w:highlight w:val="white"/>
        </w:rPr>
      </w:pPr>
      <w:r w:rsidRPr="0051414C">
        <w:rPr>
          <w:highlight w:val="white"/>
          <w:vertAlign w:val="superscript"/>
        </w:rPr>
        <w:t>8</w:t>
      </w:r>
      <w:r w:rsidR="00C307E7" w:rsidRPr="0051414C">
        <w:rPr>
          <w:highlight w:val="white"/>
        </w:rPr>
        <w:t>Department of Forestry and Natural Resources, University of Kentucky, Lexington, KY, USA</w:t>
      </w:r>
    </w:p>
    <w:p w14:paraId="7C4124FD" w14:textId="77777777" w:rsidR="0007391B" w:rsidRPr="0051414C" w:rsidRDefault="000854B0" w:rsidP="0051414C">
      <w:pPr>
        <w:widowControl/>
        <w:shd w:val="clear" w:color="auto" w:fill="FFFFFF"/>
        <w:rPr>
          <w:highlight w:val="white"/>
        </w:rPr>
      </w:pPr>
      <w:r w:rsidRPr="0051414C">
        <w:rPr>
          <w:highlight w:val="white"/>
          <w:vertAlign w:val="superscript"/>
        </w:rPr>
        <w:t>9</w:t>
      </w:r>
      <w:r w:rsidR="00C307E7" w:rsidRPr="0051414C">
        <w:rPr>
          <w:highlight w:val="white"/>
        </w:rPr>
        <w:t>Northern Research Station, U.S. Forest Service, Burlington, VT, USA</w:t>
      </w:r>
    </w:p>
    <w:p w14:paraId="6A34EA54" w14:textId="77777777" w:rsidR="0007391B" w:rsidRPr="0051414C" w:rsidRDefault="0007391B" w:rsidP="0051414C">
      <w:pPr>
        <w:widowControl/>
      </w:pPr>
    </w:p>
    <w:p w14:paraId="0B0E926D" w14:textId="77777777" w:rsidR="0007391B" w:rsidRPr="0051414C" w:rsidRDefault="00C307E7" w:rsidP="0051414C">
      <w:pPr>
        <w:widowControl/>
        <w:rPr>
          <w:b/>
          <w:bCs/>
        </w:rPr>
      </w:pPr>
      <w:r w:rsidRPr="0051414C">
        <w:rPr>
          <w:b/>
          <w:bCs/>
        </w:rPr>
        <w:t xml:space="preserve">Corresponding Author: </w:t>
      </w:r>
    </w:p>
    <w:p w14:paraId="5123A76A" w14:textId="3531680F" w:rsidR="00AB4966" w:rsidRPr="0051414C" w:rsidRDefault="00C307E7" w:rsidP="0051414C">
      <w:pPr>
        <w:widowControl/>
      </w:pPr>
      <w:r w:rsidRPr="0051414C">
        <w:t>John L</w:t>
      </w:r>
      <w:r w:rsidR="0051414C" w:rsidRPr="0051414C">
        <w:t>.</w:t>
      </w:r>
      <w:r w:rsidRPr="0051414C">
        <w:t xml:space="preserve"> Campbell</w:t>
      </w:r>
      <w:r w:rsidR="0051414C" w:rsidRPr="0051414C">
        <w:tab/>
        <w:t>(</w:t>
      </w:r>
      <w:r w:rsidR="00264EAA" w:rsidRPr="0051414C">
        <w:t>john.campbell2@usda.gov</w:t>
      </w:r>
      <w:r w:rsidR="0051414C" w:rsidRPr="0051414C">
        <w:t>)</w:t>
      </w:r>
    </w:p>
    <w:p w14:paraId="25378E87" w14:textId="77777777" w:rsidR="0007391B" w:rsidRPr="0051414C" w:rsidRDefault="0007391B" w:rsidP="0051414C">
      <w:pPr>
        <w:widowControl/>
        <w:rPr>
          <w:b/>
          <w:bCs/>
        </w:rPr>
      </w:pPr>
    </w:p>
    <w:p w14:paraId="5F63A629" w14:textId="77777777" w:rsidR="0007391B" w:rsidRPr="0051414C" w:rsidRDefault="00C307E7" w:rsidP="0051414C">
      <w:pPr>
        <w:widowControl/>
      </w:pPr>
      <w:r w:rsidRPr="0051414C">
        <w:rPr>
          <w:b/>
          <w:bCs/>
        </w:rPr>
        <w:t>Email Addresses of Co-authors:</w:t>
      </w:r>
    </w:p>
    <w:p w14:paraId="0CEA59ED" w14:textId="57E2A98B" w:rsidR="0007391B" w:rsidRPr="0051414C" w:rsidRDefault="00C307E7" w:rsidP="0051414C">
      <w:pPr>
        <w:widowControl/>
      </w:pPr>
      <w:r w:rsidRPr="0051414C">
        <w:t>Lindsey E</w:t>
      </w:r>
      <w:r w:rsidR="0051414C" w:rsidRPr="0051414C">
        <w:t>.</w:t>
      </w:r>
      <w:r w:rsidRPr="0051414C">
        <w:t xml:space="preserve"> </w:t>
      </w:r>
      <w:proofErr w:type="spellStart"/>
      <w:r w:rsidRPr="0051414C">
        <w:t>Rustad</w:t>
      </w:r>
      <w:proofErr w:type="spellEnd"/>
      <w:r w:rsidRPr="0051414C">
        <w:tab/>
        <w:t>(lindsey.rustad@usda.gov)</w:t>
      </w:r>
    </w:p>
    <w:p w14:paraId="15888336" w14:textId="5535E0A6" w:rsidR="0007391B" w:rsidRPr="0051414C" w:rsidRDefault="00C307E7" w:rsidP="0051414C">
      <w:pPr>
        <w:widowControl/>
      </w:pPr>
      <w:r w:rsidRPr="0051414C">
        <w:t>Charles T</w:t>
      </w:r>
      <w:r w:rsidR="0051414C" w:rsidRPr="0051414C">
        <w:t>.</w:t>
      </w:r>
      <w:r w:rsidRPr="0051414C">
        <w:t xml:space="preserve"> Driscoll</w:t>
      </w:r>
      <w:r w:rsidRPr="0051414C">
        <w:tab/>
        <w:t>(ctdrisco@syr.edu)</w:t>
      </w:r>
    </w:p>
    <w:p w14:paraId="311E653E" w14:textId="77777777" w:rsidR="0007391B" w:rsidRPr="0051414C" w:rsidRDefault="00C307E7" w:rsidP="0051414C">
      <w:pPr>
        <w:widowControl/>
      </w:pPr>
      <w:r w:rsidRPr="0051414C">
        <w:t>Ian Halm</w:t>
      </w:r>
      <w:r w:rsidRPr="0051414C">
        <w:tab/>
      </w:r>
      <w:r w:rsidRPr="0051414C">
        <w:tab/>
        <w:t>(ian.halm@usda.gov)</w:t>
      </w:r>
    </w:p>
    <w:p w14:paraId="761EBEF5" w14:textId="75C1889C" w:rsidR="0007391B" w:rsidRPr="0051414C" w:rsidRDefault="00C307E7" w:rsidP="0051414C">
      <w:pPr>
        <w:widowControl/>
      </w:pPr>
      <w:r w:rsidRPr="0051414C">
        <w:t>Timothy J</w:t>
      </w:r>
      <w:r w:rsidR="0051414C" w:rsidRPr="0051414C">
        <w:t>.</w:t>
      </w:r>
      <w:r w:rsidRPr="0051414C">
        <w:t xml:space="preserve"> Fahey</w:t>
      </w:r>
      <w:r w:rsidRPr="0051414C">
        <w:tab/>
        <w:t>(tjf5@cornell.edu)</w:t>
      </w:r>
    </w:p>
    <w:p w14:paraId="1490A921" w14:textId="77777777" w:rsidR="0007391B" w:rsidRPr="0051414C" w:rsidRDefault="00C307E7" w:rsidP="0051414C">
      <w:pPr>
        <w:widowControl/>
      </w:pPr>
      <w:proofErr w:type="spellStart"/>
      <w:r w:rsidRPr="0051414C">
        <w:t>Habibollah</w:t>
      </w:r>
      <w:proofErr w:type="spellEnd"/>
      <w:r w:rsidRPr="0051414C">
        <w:t xml:space="preserve"> </w:t>
      </w:r>
      <w:proofErr w:type="spellStart"/>
      <w:r w:rsidRPr="0051414C">
        <w:t>Fakhraei</w:t>
      </w:r>
      <w:proofErr w:type="spellEnd"/>
      <w:r w:rsidRPr="0051414C">
        <w:tab/>
        <w:t>(h.fakhraei@siu.edu)</w:t>
      </w:r>
    </w:p>
    <w:p w14:paraId="0CB50EAA" w14:textId="68AF4897" w:rsidR="0007391B" w:rsidRPr="0051414C" w:rsidRDefault="00C307E7" w:rsidP="0051414C">
      <w:pPr>
        <w:widowControl/>
      </w:pPr>
      <w:r w:rsidRPr="0051414C">
        <w:t>Peter M</w:t>
      </w:r>
      <w:r w:rsidR="0051414C" w:rsidRPr="0051414C">
        <w:t>.</w:t>
      </w:r>
      <w:r w:rsidRPr="0051414C">
        <w:t xml:space="preserve"> </w:t>
      </w:r>
      <w:proofErr w:type="spellStart"/>
      <w:r w:rsidRPr="0051414C">
        <w:t>Groffman</w:t>
      </w:r>
      <w:proofErr w:type="spellEnd"/>
      <w:r w:rsidRPr="0051414C">
        <w:tab/>
        <w:t>(</w:t>
      </w:r>
      <w:r w:rsidR="00B40FD2" w:rsidRPr="0051414C">
        <w:t>pgroffman@gc.cuny.edu</w:t>
      </w:r>
      <w:r w:rsidRPr="0051414C">
        <w:t>)</w:t>
      </w:r>
    </w:p>
    <w:p w14:paraId="190041AA" w14:textId="7E5FAEA4" w:rsidR="0007391B" w:rsidRPr="0051414C" w:rsidRDefault="00C307E7" w:rsidP="0051414C">
      <w:pPr>
        <w:widowControl/>
      </w:pPr>
      <w:r w:rsidRPr="0051414C">
        <w:t>Gary J</w:t>
      </w:r>
      <w:r w:rsidR="0051414C" w:rsidRPr="0051414C">
        <w:t>.</w:t>
      </w:r>
      <w:r w:rsidRPr="0051414C">
        <w:t xml:space="preserve"> Hawley</w:t>
      </w:r>
      <w:r w:rsidRPr="0051414C">
        <w:tab/>
      </w:r>
      <w:r w:rsidRPr="0051414C">
        <w:tab/>
        <w:t>(ghawley@uvm.edu)</w:t>
      </w:r>
    </w:p>
    <w:p w14:paraId="39E3C92F" w14:textId="77777777" w:rsidR="0007391B" w:rsidRPr="0051414C" w:rsidRDefault="00C307E7" w:rsidP="0051414C">
      <w:pPr>
        <w:widowControl/>
      </w:pPr>
      <w:r w:rsidRPr="0051414C">
        <w:t xml:space="preserve">Wendy </w:t>
      </w:r>
      <w:proofErr w:type="spellStart"/>
      <w:r w:rsidRPr="0051414C">
        <w:t>Leuenberger</w:t>
      </w:r>
      <w:proofErr w:type="spellEnd"/>
      <w:r w:rsidRPr="0051414C">
        <w:tab/>
        <w:t>(Wendy.Leuenberger@uky.edu)</w:t>
      </w:r>
    </w:p>
    <w:p w14:paraId="72A9F347" w14:textId="4AA70812" w:rsidR="0007391B" w:rsidRPr="0051414C" w:rsidRDefault="00C307E7" w:rsidP="0051414C">
      <w:pPr>
        <w:widowControl/>
      </w:pPr>
      <w:r w:rsidRPr="0051414C">
        <w:t>Paul G</w:t>
      </w:r>
      <w:r w:rsidR="0051414C" w:rsidRPr="0051414C">
        <w:t>.</w:t>
      </w:r>
      <w:r w:rsidRPr="0051414C">
        <w:t xml:space="preserve"> Schaberg</w:t>
      </w:r>
      <w:r w:rsidRPr="0051414C">
        <w:tab/>
        <w:t>(paul.schaberg@usda.gov)</w:t>
      </w:r>
    </w:p>
    <w:p w14:paraId="7CE6D783" w14:textId="77777777" w:rsidR="0007391B" w:rsidRPr="0051414C" w:rsidRDefault="0007391B" w:rsidP="0051414C">
      <w:pPr>
        <w:widowControl/>
      </w:pPr>
    </w:p>
    <w:p w14:paraId="3EE6AC02" w14:textId="5FC856E4" w:rsidR="0007391B" w:rsidRPr="0051414C" w:rsidRDefault="00C307E7" w:rsidP="0051414C">
      <w:pPr>
        <w:pStyle w:val="Heading1"/>
        <w:keepNext w:val="0"/>
        <w:widowControl/>
      </w:pPr>
      <w:bookmarkStart w:id="1" w:name="_v1supumhoszm" w:colFirst="0" w:colLast="0"/>
      <w:bookmarkEnd w:id="1"/>
      <w:r w:rsidRPr="0051414C">
        <w:t>KEYWORDS:</w:t>
      </w:r>
    </w:p>
    <w:p w14:paraId="3261A677" w14:textId="77777777" w:rsidR="0007391B" w:rsidRPr="0051414C" w:rsidRDefault="00C307E7" w:rsidP="0051414C">
      <w:pPr>
        <w:widowControl/>
      </w:pPr>
      <w:r w:rsidRPr="0051414C">
        <w:t>climate change, disturbance, ecosystem ecology, extreme event, forest, freezing rain, Hubbard Brook Experimental Forest, ice storm, precipitation</w:t>
      </w:r>
    </w:p>
    <w:p w14:paraId="673BDF9F" w14:textId="77777777" w:rsidR="0007391B" w:rsidRPr="0051414C" w:rsidRDefault="0007391B" w:rsidP="0051414C">
      <w:pPr>
        <w:widowControl/>
        <w:pBdr>
          <w:top w:val="nil"/>
          <w:left w:val="nil"/>
          <w:bottom w:val="nil"/>
          <w:right w:val="nil"/>
          <w:between w:val="nil"/>
        </w:pBdr>
      </w:pPr>
    </w:p>
    <w:p w14:paraId="7EFEC008" w14:textId="350142C6" w:rsidR="0007391B" w:rsidRPr="0051414C" w:rsidRDefault="00C307E7" w:rsidP="0051414C">
      <w:pPr>
        <w:pStyle w:val="Heading1"/>
        <w:keepNext w:val="0"/>
        <w:widowControl/>
      </w:pPr>
      <w:bookmarkStart w:id="2" w:name="_pi8nxxoruzv4" w:colFirst="0" w:colLast="0"/>
      <w:bookmarkEnd w:id="2"/>
      <w:r w:rsidRPr="0051414C">
        <w:t>SUMMARY:</w:t>
      </w:r>
    </w:p>
    <w:p w14:paraId="0E19FAFB" w14:textId="7C0D6412" w:rsidR="0007391B" w:rsidRPr="0051414C" w:rsidRDefault="00C307E7" w:rsidP="0051414C">
      <w:pPr>
        <w:widowControl/>
        <w:rPr>
          <w:highlight w:val="white"/>
        </w:rPr>
      </w:pPr>
      <w:r w:rsidRPr="0051414C">
        <w:rPr>
          <w:highlight w:val="white"/>
        </w:rPr>
        <w:t>Ice storms are important weather events that are challenging to study because of difficulties in predicting their occurrence.</w:t>
      </w:r>
      <w:r w:rsidR="00EF3B23">
        <w:rPr>
          <w:highlight w:val="white"/>
        </w:rPr>
        <w:t xml:space="preserve"> </w:t>
      </w:r>
      <w:r w:rsidRPr="0051414C">
        <w:rPr>
          <w:highlight w:val="white"/>
        </w:rPr>
        <w:t>Here, we describe a novel method for simulating ice storms that involves spraying water over a forest canopy during sub-freezing conditions.</w:t>
      </w:r>
    </w:p>
    <w:p w14:paraId="15BE1D44" w14:textId="77777777" w:rsidR="0007391B" w:rsidRPr="0051414C" w:rsidRDefault="0007391B" w:rsidP="0051414C">
      <w:pPr>
        <w:widowControl/>
        <w:rPr>
          <w:highlight w:val="white"/>
        </w:rPr>
      </w:pPr>
    </w:p>
    <w:p w14:paraId="39758861" w14:textId="25C0FC78" w:rsidR="00CA1D72" w:rsidRPr="0051414C" w:rsidRDefault="00C307E7" w:rsidP="0051414C">
      <w:pPr>
        <w:pStyle w:val="Heading1"/>
        <w:keepNext w:val="0"/>
        <w:widowControl/>
      </w:pPr>
      <w:bookmarkStart w:id="3" w:name="_sqhcdd7l0fkh" w:colFirst="0" w:colLast="0"/>
      <w:bookmarkEnd w:id="3"/>
      <w:r w:rsidRPr="0051414C">
        <w:lastRenderedPageBreak/>
        <w:t>ABSTRACT:</w:t>
      </w:r>
    </w:p>
    <w:p w14:paraId="5DCC624D" w14:textId="394E3A4C" w:rsidR="0007391B" w:rsidRPr="0051414C" w:rsidRDefault="00C307E7" w:rsidP="0051414C">
      <w:pPr>
        <w:widowControl/>
      </w:pPr>
      <w:r w:rsidRPr="0051414C">
        <w:t>Ice storms can have profound and lasting effects on the structure and function of forest ecosystems in regions that experience freezing conditions.</w:t>
      </w:r>
      <w:r w:rsidR="00EF3B23">
        <w:t xml:space="preserve"> </w:t>
      </w:r>
      <w:r w:rsidRPr="0051414C">
        <w:t xml:space="preserve">Current models suggest that the frequency and intensity of ice storms could increase </w:t>
      </w:r>
      <w:r w:rsidR="004C6A48" w:rsidRPr="0051414C">
        <w:t>over</w:t>
      </w:r>
      <w:r w:rsidRPr="0051414C">
        <w:t xml:space="preserve"> the coming decades in response to changes in climate, heighten</w:t>
      </w:r>
      <w:r w:rsidR="004C6A48" w:rsidRPr="0051414C">
        <w:t>ing</w:t>
      </w:r>
      <w:r w:rsidRPr="0051414C">
        <w:t xml:space="preserve"> interest in understanding </w:t>
      </w:r>
      <w:r w:rsidR="00164EBC" w:rsidRPr="0051414C">
        <w:t xml:space="preserve">their </w:t>
      </w:r>
      <w:r w:rsidRPr="0051414C">
        <w:t>impacts.</w:t>
      </w:r>
      <w:r w:rsidR="00EF3B23">
        <w:t xml:space="preserve"> </w:t>
      </w:r>
      <w:r w:rsidRPr="0051414C">
        <w:t>Because of the stochastic nature of ice storms and difficulties in predicting when and where they will occur, most past investigations of the ecological effects of ice storms have been based on case studies following major storms.</w:t>
      </w:r>
      <w:r w:rsidR="00EF3B23">
        <w:t xml:space="preserve"> </w:t>
      </w:r>
      <w:r w:rsidR="008B230A" w:rsidRPr="0051414C">
        <w:t>Since i</w:t>
      </w:r>
      <w:r w:rsidRPr="0051414C">
        <w:t>ntense ice storms are exceedingly rare events it is impractical to study them by waiting for the</w:t>
      </w:r>
      <w:r w:rsidR="004C6A48" w:rsidRPr="0051414C">
        <w:t>ir</w:t>
      </w:r>
      <w:r w:rsidRPr="0051414C">
        <w:t xml:space="preserve"> </w:t>
      </w:r>
      <w:r w:rsidR="004C6A48" w:rsidRPr="0051414C">
        <w:t>natural occurrence</w:t>
      </w:r>
      <w:r w:rsidRPr="0051414C">
        <w:t>.</w:t>
      </w:r>
      <w:r w:rsidR="00EF3B23">
        <w:t xml:space="preserve"> </w:t>
      </w:r>
      <w:r w:rsidRPr="0051414C">
        <w:t>Here we present a novel alternative experimental approac</w:t>
      </w:r>
      <w:r w:rsidR="004C6A48" w:rsidRPr="0051414C">
        <w:t>h, involving the simulation of</w:t>
      </w:r>
      <w:r w:rsidRPr="0051414C">
        <w:t xml:space="preserve"> glaze ice events on forest plots under field conditions.</w:t>
      </w:r>
      <w:r w:rsidR="00EF3B23">
        <w:t xml:space="preserve"> </w:t>
      </w:r>
      <w:r w:rsidR="008B230A" w:rsidRPr="0051414C">
        <w:t>With this method</w:t>
      </w:r>
      <w:r w:rsidRPr="0051414C">
        <w:t>, water is pumped from a stream or lake and sprayed above the forest canopy when air temperatures are below freezing.</w:t>
      </w:r>
      <w:r w:rsidR="00EF3B23">
        <w:t xml:space="preserve"> </w:t>
      </w:r>
      <w:r w:rsidRPr="0051414C">
        <w:t xml:space="preserve">The water rains down and freezes </w:t>
      </w:r>
      <w:r w:rsidR="0051414C" w:rsidRPr="0051414C">
        <w:t>up</w:t>
      </w:r>
      <w:r w:rsidRPr="0051414C">
        <w:t>on contact with cold surfaces.</w:t>
      </w:r>
      <w:r w:rsidR="00EF3B23">
        <w:t xml:space="preserve"> </w:t>
      </w:r>
      <w:r w:rsidRPr="0051414C">
        <w:t xml:space="preserve">As the ice accumulates on trees, </w:t>
      </w:r>
      <w:r w:rsidR="004C6A48" w:rsidRPr="0051414C">
        <w:t>the bole</w:t>
      </w:r>
      <w:r w:rsidR="005F246D" w:rsidRPr="0051414C">
        <w:t>s</w:t>
      </w:r>
      <w:r w:rsidR="004C6A48" w:rsidRPr="0051414C">
        <w:t xml:space="preserve"> and branches</w:t>
      </w:r>
      <w:r w:rsidRPr="0051414C">
        <w:t xml:space="preserve"> bend and break; damage that can be quantified through comparisons with untreated reference stands.</w:t>
      </w:r>
      <w:r w:rsidR="00EF3B23">
        <w:t xml:space="preserve"> </w:t>
      </w:r>
      <w:r w:rsidRPr="0051414C">
        <w:t>The experimental approach described is advantageous because it enables control over the timing and amount of ice applied.</w:t>
      </w:r>
      <w:r w:rsidR="00EF3B23">
        <w:t xml:space="preserve"> </w:t>
      </w:r>
      <w:r w:rsidRPr="0051414C">
        <w:t>Creating ice storms of different frequency and intensity makes it possible to identify critical ecological thresholds necessary for predicting and preparing for ice storm impacts.</w:t>
      </w:r>
    </w:p>
    <w:p w14:paraId="04E4071B" w14:textId="77777777" w:rsidR="00CA1D72" w:rsidRPr="0051414C" w:rsidRDefault="00CA1D72" w:rsidP="0051414C">
      <w:pPr>
        <w:widowControl/>
      </w:pPr>
    </w:p>
    <w:p w14:paraId="3AF15633" w14:textId="62ED00E1" w:rsidR="0007391B" w:rsidRPr="0051414C" w:rsidRDefault="00C307E7" w:rsidP="0051414C">
      <w:pPr>
        <w:pStyle w:val="Heading1"/>
        <w:keepNext w:val="0"/>
        <w:widowControl/>
        <w:rPr>
          <w:highlight w:val="white"/>
        </w:rPr>
      </w:pPr>
      <w:bookmarkStart w:id="4" w:name="_fe06k7sw8bxf" w:colFirst="0" w:colLast="0"/>
      <w:bookmarkEnd w:id="4"/>
      <w:r w:rsidRPr="0051414C">
        <w:t>INTRODUCTION:</w:t>
      </w:r>
    </w:p>
    <w:p w14:paraId="5784AFA1" w14:textId="1417EA9C" w:rsidR="00723622" w:rsidRPr="0051414C" w:rsidRDefault="00C307E7" w:rsidP="0051414C">
      <w:pPr>
        <w:widowControl/>
        <w:rPr>
          <w:highlight w:val="white"/>
        </w:rPr>
      </w:pPr>
      <w:r w:rsidRPr="0051414C">
        <w:rPr>
          <w:highlight w:val="white"/>
        </w:rPr>
        <w:t>Ice storms are an important natural disturbance that can have both short- and long-term impacts on the environment and society.</w:t>
      </w:r>
      <w:r w:rsidR="00EF3B23">
        <w:rPr>
          <w:highlight w:val="white"/>
        </w:rPr>
        <w:t xml:space="preserve"> </w:t>
      </w:r>
      <w:r w:rsidRPr="0051414C">
        <w:rPr>
          <w:highlight w:val="white"/>
        </w:rPr>
        <w:t>Intense ice storms are problematic because they damage trees and crops, disrupt utilities, and impair roads and other infrastructure</w:t>
      </w:r>
      <w:r w:rsidR="00272C3B" w:rsidRPr="0051414C">
        <w:rPr>
          <w:highlight w:val="white"/>
        </w:rPr>
        <w:fldChar w:fldCharType="begin">
          <w:fldData xml:space="preserve">PEVuZE5vdGU+PENpdGU+PEF1dGhvcj5aaG91PC9BdXRob3I+PFllYXI+MjAxMTwvWWVhcj48UmVj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</w:fldData>
        </w:fldChar>
      </w:r>
      <w:r w:rsidR="001655DB" w:rsidRPr="0051414C">
        <w:rPr>
          <w:highlight w:val="white"/>
        </w:rPr>
        <w:instrText xml:space="preserve"> ADDIN EN.CITE </w:instrText>
      </w:r>
      <w:r w:rsidR="001655DB" w:rsidRPr="0051414C">
        <w:rPr>
          <w:highlight w:val="white"/>
        </w:rPr>
        <w:fldChar w:fldCharType="begin">
          <w:fldData xml:space="preserve">PEVuZE5vdGU+PENpdGU+PEF1dGhvcj5aaG91PC9BdXRob3I+PFllYXI+MjAxMTwvWWVhcj48UmVj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</w:fldData>
        </w:fldChar>
      </w:r>
      <w:r w:rsidR="001655DB" w:rsidRPr="0051414C">
        <w:rPr>
          <w:highlight w:val="white"/>
        </w:rPr>
        <w:instrText xml:space="preserve"> ADDIN EN.CITE.DATA </w:instrText>
      </w:r>
      <w:r w:rsidR="001655DB" w:rsidRPr="0051414C">
        <w:rPr>
          <w:highlight w:val="white"/>
        </w:rPr>
      </w:r>
      <w:r w:rsidR="001655DB" w:rsidRPr="0051414C">
        <w:rPr>
          <w:highlight w:val="white"/>
        </w:rPr>
        <w:fldChar w:fldCharType="end"/>
      </w:r>
      <w:r w:rsidR="00272C3B" w:rsidRPr="0051414C">
        <w:rPr>
          <w:highlight w:val="white"/>
        </w:rPr>
      </w:r>
      <w:r w:rsidR="00272C3B" w:rsidRPr="0051414C">
        <w:rPr>
          <w:highlight w:val="white"/>
        </w:rPr>
        <w:fldChar w:fldCharType="separate"/>
      </w:r>
      <w:r w:rsidR="002D05E9" w:rsidRPr="0051414C">
        <w:rPr>
          <w:noProof/>
          <w:highlight w:val="white"/>
          <w:vertAlign w:val="superscript"/>
        </w:rPr>
        <w:t>1,2</w:t>
      </w:r>
      <w:r w:rsidR="00272C3B" w:rsidRPr="0051414C">
        <w:rPr>
          <w:highlight w:val="white"/>
        </w:rPr>
        <w:fldChar w:fldCharType="end"/>
      </w:r>
      <w:r w:rsidRPr="0051414C">
        <w:rPr>
          <w:highlight w:val="white"/>
        </w:rPr>
        <w:t>.</w:t>
      </w:r>
      <w:r w:rsidR="00EF3B23">
        <w:rPr>
          <w:highlight w:val="white"/>
        </w:rPr>
        <w:t xml:space="preserve"> </w:t>
      </w:r>
      <w:r w:rsidRPr="0051414C">
        <w:rPr>
          <w:highlight w:val="white"/>
        </w:rPr>
        <w:t>The hazardous conditions that ice storms create can cause accidents result</w:t>
      </w:r>
      <w:r w:rsidR="00DB0B80" w:rsidRPr="0051414C">
        <w:rPr>
          <w:highlight w:val="white"/>
        </w:rPr>
        <w:t>ing</w:t>
      </w:r>
      <w:r w:rsidRPr="0051414C">
        <w:rPr>
          <w:highlight w:val="white"/>
        </w:rPr>
        <w:t xml:space="preserve"> in injuries and fatalities</w:t>
      </w:r>
      <w:r w:rsidRPr="0051414C">
        <w:rPr>
          <w:highlight w:val="white"/>
        </w:rPr>
        <w:fldChar w:fldCharType="begin"/>
      </w:r>
      <w:r w:rsidR="001655DB" w:rsidRPr="0051414C">
        <w:rPr>
          <w:highlight w:val="white"/>
        </w:rPr>
        <w:instrText xml:space="preserve"> ADDIN EN.CITE &lt;EndNote&gt;&lt;Cite&gt;&lt;Author&gt;Call&lt;/Author&gt;&lt;Year&gt;2010&lt;/Year&gt;&lt;RecNum&gt;3441&lt;/RecNum&gt;&lt;DisplayText&gt;&lt;style face="superscript"&gt;2&lt;/style&gt;&lt;/DisplayText&gt;&lt;record&gt;&lt;rec-number&gt;3441&lt;/rec-number&gt;&lt;foreign-keys&gt;&lt;key app="EN" db-id="tpa9zadt5saftpef0xk5rsfta92svt50eerr" timestamp="1560545330"&gt;3441&lt;/key&gt;&lt;/foreign-keys&gt;&lt;ref-type name="Journal Article"&gt;17&lt;/ref-type&gt;&lt;contributors&gt;&lt;authors&gt;&lt;author&gt;Call, D. A.&lt;/author&gt;&lt;/authors&gt;&lt;/contributors&gt;&lt;titles&gt;&lt;title&gt;Changes in ice storm impacts over time: 1886–2000&lt;/title&gt;&lt;secondary-title&gt;Weather, Climate, and Society&lt;/secondary-title&gt;&lt;/titles&gt;&lt;periodical&gt;&lt;full-title&gt;Weather, Climate, and Society&lt;/full-title&gt;&lt;/periodical&gt;&lt;pages&gt;23-35&lt;/pages&gt;&lt;volume&gt;2&lt;/volume&gt;&lt;number&gt;1&lt;/number&gt;&lt;keywords&gt;&lt;keyword&gt;ice storm&lt;/keyword&gt;&lt;keyword&gt;precipitation&lt;/keyword&gt;&lt;keyword&gt;freezing rain&lt;/keyword&gt;&lt;keyword&gt;weather&lt;/keyword&gt;&lt;keyword&gt;climate&lt;/keyword&gt;&lt;keyword&gt;economic&lt;/keyword&gt;&lt;/keywords&gt;&lt;dates&gt;&lt;year&gt;2010&lt;/year&gt;&lt;/dates&gt;&lt;label&gt;3404&lt;/label&gt;&lt;urls&gt;&lt;related-urls&gt;&lt;url&gt;https://journals.ametsoc.org/doi/abs/10.1175/2009WCAS1013.1&lt;/url&gt;&lt;/related-urls&gt;&lt;/urls&gt;&lt;electronic-resource-num&gt;10.1175/2009wcas1013.1&lt;/electronic-resource-num&gt;&lt;/record&gt;&lt;/Cite&gt;&lt;/EndNote&gt;</w:instrText>
      </w:r>
      <w:r w:rsidRPr="0051414C">
        <w:rPr>
          <w:highlight w:val="white"/>
        </w:rPr>
        <w:fldChar w:fldCharType="separate"/>
      </w:r>
      <w:r w:rsidR="002D05E9" w:rsidRPr="0051414C">
        <w:rPr>
          <w:noProof/>
          <w:highlight w:val="white"/>
          <w:vertAlign w:val="superscript"/>
        </w:rPr>
        <w:t>2</w:t>
      </w:r>
      <w:r w:rsidRPr="0051414C">
        <w:rPr>
          <w:highlight w:val="white"/>
        </w:rPr>
        <w:fldChar w:fldCharType="end"/>
      </w:r>
      <w:r w:rsidRPr="0051414C">
        <w:rPr>
          <w:highlight w:val="white"/>
        </w:rPr>
        <w:t>.</w:t>
      </w:r>
      <w:r w:rsidR="00EF3B23">
        <w:rPr>
          <w:highlight w:val="white"/>
        </w:rPr>
        <w:t xml:space="preserve"> </w:t>
      </w:r>
      <w:r w:rsidRPr="0051414C">
        <w:rPr>
          <w:highlight w:val="white"/>
        </w:rPr>
        <w:t>Ice storms are costly</w:t>
      </w:r>
      <w:r w:rsidR="005F246D" w:rsidRPr="0051414C">
        <w:rPr>
          <w:highlight w:val="white"/>
        </w:rPr>
        <w:t>;</w:t>
      </w:r>
      <w:r w:rsidR="00DB0B80" w:rsidRPr="0051414C">
        <w:rPr>
          <w:highlight w:val="white"/>
        </w:rPr>
        <w:t xml:space="preserve"> </w:t>
      </w:r>
      <w:r w:rsidR="005F246D" w:rsidRPr="0051414C">
        <w:rPr>
          <w:highlight w:val="white"/>
        </w:rPr>
        <w:t>f</w:t>
      </w:r>
      <w:r w:rsidRPr="0051414C">
        <w:rPr>
          <w:highlight w:val="white"/>
        </w:rPr>
        <w:t xml:space="preserve">inancial losses average $313 million per year in the </w:t>
      </w:r>
      <w:r w:rsidR="00164EBC" w:rsidRPr="0051414C">
        <w:rPr>
          <w:highlight w:val="white"/>
        </w:rPr>
        <w:t>United States (</w:t>
      </w:r>
      <w:r w:rsidRPr="0051414C">
        <w:rPr>
          <w:highlight w:val="white"/>
        </w:rPr>
        <w:t>US</w:t>
      </w:r>
      <w:r w:rsidR="00164EBC" w:rsidRPr="0051414C">
        <w:rPr>
          <w:highlight w:val="white"/>
        </w:rPr>
        <w:t>)</w:t>
      </w:r>
      <w:r w:rsidRPr="0051414C">
        <w:rPr>
          <w:highlight w:val="white"/>
        </w:rPr>
        <w:fldChar w:fldCharType="begin"/>
      </w:r>
      <w:r w:rsidR="001655DB" w:rsidRPr="0051414C">
        <w:rPr>
          <w:highlight w:val="white"/>
        </w:rPr>
        <w:instrText xml:space="preserve"> ADDIN EN.CITE &lt;EndNote&gt;&lt;Cite&gt;&lt;Author&gt;Zarnani&lt;/Author&gt;&lt;Year&gt;2012&lt;/Year&gt;&lt;RecNum&gt;3474&lt;/RecNum&gt;&lt;DisplayText&gt;&lt;style face="superscript"&gt;3&lt;/style&gt;&lt;/DisplayText&gt;&lt;record&gt;&lt;rec-number&gt;3474&lt;/rec-number&gt;&lt;foreign-keys&gt;&lt;key app="EN" db-id="tpa9zadt5saftpef0xk5rsfta92svt50eerr" timestamp="1567784892"&gt;3474&lt;/key&gt;&lt;/foreign-keys&gt;&lt;ref-type name="Journal Article"&gt;17&lt;/ref-type&gt;&lt;contributors&gt;&lt;authors&gt;&lt;author&gt;Zarnani, A.&lt;/author&gt;&lt;author&gt;Musilek, P.&lt;/author&gt;&lt;author&gt;Shi, X.&lt;/author&gt;&lt;author&gt;Ke, X.&lt;/author&gt;&lt;author&gt;He, H.&lt;/author&gt;&lt;author&gt;Greiner, R.&lt;/author&gt;&lt;/authors&gt;&lt;/contributors&gt;&lt;titles&gt;&lt;title&gt;Learning to predict ice accretion on electric power lines&lt;/title&gt;&lt;secondary-title&gt;Engineering Applications of Artificial Intelligence&lt;/secondary-title&gt;&lt;/titles&gt;&lt;periodical&gt;&lt;full-title&gt;Engineering Applications of Artificial Intelligence&lt;/full-title&gt;&lt;/periodical&gt;&lt;pages&gt;609-617&lt;/pages&gt;&lt;volume&gt;25&lt;/volume&gt;&lt;number&gt;3&lt;/number&gt;&lt;keywords&gt;&lt;keyword&gt;ice storm&lt;/keyword&gt;&lt;keyword&gt;freezing rain&lt;/keyword&gt;&lt;keyword&gt;precipitation&lt;/keyword&gt;&lt;keyword&gt;weather&lt;/keyword&gt;&lt;keyword&gt;Ice accretion&lt;/keyword&gt;&lt;keyword&gt;SVM regression&lt;/keyword&gt;&lt;keyword&gt;NWP&lt;/keyword&gt;&lt;keyword&gt;Machine learning&lt;/keyword&gt;&lt;/keywords&gt;&lt;dates&gt;&lt;year&gt;2012&lt;/year&gt;&lt;pub-dates&gt;&lt;date&gt;2012/04/01/&lt;/date&gt;&lt;/pub-dates&gt;&lt;/dates&gt;&lt;isbn&gt;0952-1976&lt;/isbn&gt;&lt;label&gt;3431&lt;/label&gt;&lt;urls&gt;&lt;related-urls&gt;&lt;url&gt;http://www.sciencedirect.com/science/article/pii/S0952197611002156&lt;/url&gt;&lt;/related-urls&gt;&lt;/urls&gt;&lt;electronic-resource-num&gt;https://doi.org/10.1016/j.engappai.2011.11.004&lt;/electronic-resource-num&gt;&lt;/record&gt;&lt;/Cite&gt;&lt;/EndNote&gt;</w:instrText>
      </w:r>
      <w:r w:rsidRPr="0051414C">
        <w:rPr>
          <w:highlight w:val="white"/>
        </w:rPr>
        <w:fldChar w:fldCharType="separate"/>
      </w:r>
      <w:r w:rsidR="002D05E9" w:rsidRPr="0051414C">
        <w:rPr>
          <w:noProof/>
          <w:highlight w:val="white"/>
          <w:vertAlign w:val="superscript"/>
        </w:rPr>
        <w:t>3</w:t>
      </w:r>
      <w:r w:rsidRPr="0051414C">
        <w:rPr>
          <w:highlight w:val="white"/>
        </w:rPr>
        <w:fldChar w:fldCharType="end"/>
      </w:r>
      <w:r w:rsidRPr="0051414C">
        <w:rPr>
          <w:highlight w:val="white"/>
        </w:rPr>
        <w:t>, with some individual storms exceeding $1 billion</w:t>
      </w:r>
      <w:r w:rsidR="00224A3E" w:rsidRPr="0051414C">
        <w:rPr>
          <w:highlight w:val="white"/>
        </w:rPr>
        <w:fldChar w:fldCharType="begin"/>
      </w:r>
      <w:r w:rsidR="001655DB" w:rsidRPr="0051414C">
        <w:rPr>
          <w:highlight w:val="white"/>
        </w:rPr>
        <w:instrText xml:space="preserve"> ADDIN EN.CITE &lt;EndNote&gt;&lt;Cite&gt;&lt;Author&gt;Smith&lt;/Author&gt;&lt;Year&gt;2013&lt;/Year&gt;&lt;RecNum&gt;3446&lt;/RecNum&gt;&lt;DisplayText&gt;&lt;style face="superscript"&gt;4&lt;/style&gt;&lt;/DisplayText&gt;&lt;record&gt;&lt;rec-number&gt;3446&lt;/rec-number&gt;&lt;foreign-keys&gt;&lt;key app="EN" db-id="tpa9zadt5saftpef0xk5rsfta92svt50eerr" timestamp="1560781299"&gt;3446&lt;/key&gt;&lt;/foreign-keys&gt;&lt;ref-type name="Journal Article"&gt;17&lt;/ref-type&gt;&lt;contributors&gt;&lt;authors&gt;&lt;author&gt;Smith, A. B.&lt;/author&gt;&lt;author&gt;Katz, R. W.&lt;/author&gt;&lt;/authors&gt;&lt;/contributors&gt;&lt;titles&gt;&lt;title&gt;US billion-dollar weather and climate disasters: data sources, trends, accuracy and biases&lt;/title&gt;&lt;secondary-title&gt;Natural Hazards&lt;/secondary-title&gt;&lt;/titles&gt;&lt;periodical&gt;&lt;full-title&gt;Natural Hazards&lt;/full-title&gt;&lt;/periodical&gt;&lt;pages&gt;387-410&lt;/pages&gt;&lt;volume&gt;67&lt;/volume&gt;&lt;number&gt;2&lt;/number&gt;&lt;keywords&gt;&lt;keyword&gt;ice&lt;/keyword&gt;&lt;keyword&gt;ice storm&lt;/keyword&gt;&lt;keyword&gt;freezing rain&lt;/keyword&gt;&lt;keyword&gt;climate&lt;/keyword&gt;&lt;keyword&gt;weather&lt;/keyword&gt;&lt;keyword&gt;Economic&lt;/keyword&gt;&lt;/keywords&gt;&lt;dates&gt;&lt;year&gt;2013&lt;/year&gt;&lt;pub-dates&gt;&lt;date&gt;June 01&lt;/date&gt;&lt;/pub-dates&gt;&lt;/dates&gt;&lt;isbn&gt;1573-0840&lt;/isbn&gt;&lt;label&gt;3408&lt;/label&gt;&lt;work-type&gt;journal article&lt;/work-type&gt;&lt;urls&gt;&lt;related-urls&gt;&lt;url&gt;https://doi.org/10.1007/s11069-013-0566-5&lt;/url&gt;&lt;/related-urls&gt;&lt;/urls&gt;&lt;electronic-resource-num&gt;10.1007/s11069-013-0566-5&lt;/electronic-resource-num&gt;&lt;/record&gt;&lt;/Cite&gt;&lt;/EndNote&gt;</w:instrText>
      </w:r>
      <w:r w:rsidR="00224A3E" w:rsidRPr="0051414C">
        <w:rPr>
          <w:highlight w:val="white"/>
        </w:rPr>
        <w:fldChar w:fldCharType="separate"/>
      </w:r>
      <w:r w:rsidR="002D05E9" w:rsidRPr="0051414C">
        <w:rPr>
          <w:noProof/>
          <w:highlight w:val="white"/>
          <w:vertAlign w:val="superscript"/>
        </w:rPr>
        <w:t>4</w:t>
      </w:r>
      <w:r w:rsidR="00224A3E" w:rsidRPr="0051414C">
        <w:rPr>
          <w:highlight w:val="white"/>
        </w:rPr>
        <w:fldChar w:fldCharType="end"/>
      </w:r>
      <w:r w:rsidRPr="0051414C">
        <w:rPr>
          <w:highlight w:val="white"/>
        </w:rPr>
        <w:t>.</w:t>
      </w:r>
      <w:r w:rsidR="00EF3B23">
        <w:rPr>
          <w:highlight w:val="white"/>
        </w:rPr>
        <w:t xml:space="preserve"> </w:t>
      </w:r>
      <w:r w:rsidRPr="0051414C">
        <w:rPr>
          <w:highlight w:val="white"/>
        </w:rPr>
        <w:t>In forest ecosystems, ice storms can have negative consequences including reduced growth and tree mortality</w:t>
      </w:r>
      <w:r w:rsidR="00224A3E" w:rsidRPr="0051414C">
        <w:rPr>
          <w:highlight w:val="white"/>
        </w:rPr>
        <w:fldChar w:fldCharType="begin">
          <w:fldData xml:space="preserve">PEVuZE5vdGU+PENpdGU+PEF1dGhvcj5MYWZvbjwvQXV0aG9yPjxZZWFyPjIwMDI8L1llYXI+PFJl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</w:fldData>
        </w:fldChar>
      </w:r>
      <w:r w:rsidR="001655DB" w:rsidRPr="0051414C">
        <w:rPr>
          <w:highlight w:val="white"/>
        </w:rPr>
        <w:instrText xml:space="preserve"> ADDIN EN.CITE </w:instrText>
      </w:r>
      <w:r w:rsidR="001655DB" w:rsidRPr="0051414C">
        <w:rPr>
          <w:highlight w:val="white"/>
        </w:rPr>
        <w:fldChar w:fldCharType="begin">
          <w:fldData xml:space="preserve">PEVuZE5vdGU+PENpdGU+PEF1dGhvcj5MYWZvbjwvQXV0aG9yPjxZZWFyPjIwMDI8L1llYXI+PFJl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</w:fldData>
        </w:fldChar>
      </w:r>
      <w:r w:rsidR="001655DB" w:rsidRPr="0051414C">
        <w:rPr>
          <w:highlight w:val="white"/>
        </w:rPr>
        <w:instrText xml:space="preserve"> ADDIN EN.CITE.DATA </w:instrText>
      </w:r>
      <w:r w:rsidR="001655DB" w:rsidRPr="0051414C">
        <w:rPr>
          <w:highlight w:val="white"/>
        </w:rPr>
      </w:r>
      <w:r w:rsidR="001655DB" w:rsidRPr="0051414C">
        <w:rPr>
          <w:highlight w:val="white"/>
        </w:rPr>
        <w:fldChar w:fldCharType="end"/>
      </w:r>
      <w:r w:rsidR="00224A3E" w:rsidRPr="0051414C">
        <w:rPr>
          <w:highlight w:val="white"/>
        </w:rPr>
      </w:r>
      <w:r w:rsidR="00224A3E" w:rsidRPr="0051414C">
        <w:rPr>
          <w:highlight w:val="white"/>
        </w:rPr>
        <w:fldChar w:fldCharType="separate"/>
      </w:r>
      <w:r w:rsidR="002D05E9" w:rsidRPr="0051414C">
        <w:rPr>
          <w:noProof/>
          <w:highlight w:val="white"/>
          <w:vertAlign w:val="superscript"/>
        </w:rPr>
        <w:t>5-7</w:t>
      </w:r>
      <w:r w:rsidR="00224A3E" w:rsidRPr="0051414C">
        <w:rPr>
          <w:highlight w:val="white"/>
        </w:rPr>
        <w:fldChar w:fldCharType="end"/>
      </w:r>
      <w:r w:rsidRPr="0051414C">
        <w:rPr>
          <w:highlight w:val="white"/>
        </w:rPr>
        <w:t>, increased risk of fire, and proliferation of pests and pathogens</w:t>
      </w:r>
      <w:r w:rsidR="00224A3E" w:rsidRPr="0051414C">
        <w:rPr>
          <w:highlight w:val="white"/>
        </w:rPr>
        <w:fldChar w:fldCharType="begin">
          <w:fldData xml:space="preserve">PEVuZE5vdGU+PENpdGU+PEF1dGhvcj5JcmxhbmQ8L0F1dGhvcj48WWVhcj4yMDAwPC9ZZWFyPjxS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</w:fldData>
        </w:fldChar>
      </w:r>
      <w:r w:rsidR="001655DB" w:rsidRPr="0051414C">
        <w:rPr>
          <w:highlight w:val="white"/>
        </w:rPr>
        <w:instrText xml:space="preserve"> ADDIN EN.CITE </w:instrText>
      </w:r>
      <w:r w:rsidR="001655DB" w:rsidRPr="0051414C">
        <w:rPr>
          <w:highlight w:val="white"/>
        </w:rPr>
        <w:fldChar w:fldCharType="begin">
          <w:fldData xml:space="preserve">PEVuZE5vdGU+PENpdGU+PEF1dGhvcj5JcmxhbmQ8L0F1dGhvcj48WWVhcj4yMDAwPC9ZZWFyPjxS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</w:fldData>
        </w:fldChar>
      </w:r>
      <w:r w:rsidR="001655DB" w:rsidRPr="0051414C">
        <w:rPr>
          <w:highlight w:val="white"/>
        </w:rPr>
        <w:instrText xml:space="preserve"> ADDIN EN.CITE.DATA </w:instrText>
      </w:r>
      <w:r w:rsidR="001655DB" w:rsidRPr="0051414C">
        <w:rPr>
          <w:highlight w:val="white"/>
        </w:rPr>
      </w:r>
      <w:r w:rsidR="001655DB" w:rsidRPr="0051414C">
        <w:rPr>
          <w:highlight w:val="white"/>
        </w:rPr>
        <w:fldChar w:fldCharType="end"/>
      </w:r>
      <w:r w:rsidR="00224A3E" w:rsidRPr="0051414C">
        <w:rPr>
          <w:highlight w:val="white"/>
        </w:rPr>
      </w:r>
      <w:r w:rsidR="00224A3E" w:rsidRPr="0051414C">
        <w:rPr>
          <w:highlight w:val="white"/>
        </w:rPr>
        <w:fldChar w:fldCharType="separate"/>
      </w:r>
      <w:r w:rsidR="002D05E9" w:rsidRPr="0051414C">
        <w:rPr>
          <w:noProof/>
          <w:highlight w:val="white"/>
          <w:vertAlign w:val="superscript"/>
        </w:rPr>
        <w:t>8-10</w:t>
      </w:r>
      <w:r w:rsidR="00224A3E" w:rsidRPr="0051414C">
        <w:rPr>
          <w:highlight w:val="white"/>
        </w:rPr>
        <w:fldChar w:fldCharType="end"/>
      </w:r>
      <w:r w:rsidRPr="0051414C">
        <w:rPr>
          <w:highlight w:val="white"/>
        </w:rPr>
        <w:t>.</w:t>
      </w:r>
      <w:r w:rsidR="00EF3B23">
        <w:rPr>
          <w:highlight w:val="white"/>
        </w:rPr>
        <w:t xml:space="preserve"> </w:t>
      </w:r>
      <w:r w:rsidRPr="0051414C">
        <w:rPr>
          <w:highlight w:val="white"/>
        </w:rPr>
        <w:t>They can also have positive effects on forests, such as enhanced growth of surviving trees</w:t>
      </w:r>
      <w:r w:rsidR="00224A3E" w:rsidRPr="0051414C">
        <w:rPr>
          <w:highlight w:val="white"/>
        </w:rPr>
        <w:fldChar w:fldCharType="begin"/>
      </w:r>
      <w:r w:rsidR="001655DB" w:rsidRPr="0051414C">
        <w:rPr>
          <w:highlight w:val="white"/>
        </w:rPr>
        <w:instrText xml:space="preserve"> ADDIN EN.CITE &lt;EndNote&gt;&lt;Cite&gt;&lt;Author&gt;Lafon&lt;/Author&gt;&lt;Year&gt;2002&lt;/Year&gt;&lt;RecNum&gt;2551&lt;/RecNum&gt;&lt;DisplayText&gt;&lt;style face="superscript"&gt;5&lt;/style&gt;&lt;/DisplayText&gt;&lt;record&gt;&lt;rec-number&gt;2551&lt;/rec-number&gt;&lt;foreign-keys&gt;&lt;key app="EN" db-id="tpa9zadt5saftpef0xk5rsfta92svt50eerr" timestamp="0"&gt;2551&lt;/key&gt;&lt;/foreign-keys&gt;&lt;ref-type name="Journal Article"&gt;17&lt;/ref-type&gt;&lt;contributors&gt;&lt;authors&gt;&lt;author&gt;Lafon, C. W.&lt;/author&gt;&lt;author&gt;Speer, J. H.&lt;/author&gt;&lt;/authors&gt;&lt;/contributors&gt;&lt;titles&gt;&lt;title&gt;Using dendrochronology to identify major ice storm events in oak forests of southwestern Virginia&lt;/title&gt;&lt;secondary-title&gt;Climate Research&lt;/secondary-title&gt;&lt;/titles&gt;&lt;periodical&gt;&lt;full-title&gt;Climate Research&lt;/full-title&gt;&lt;/periodical&gt;&lt;pages&gt;41–54&lt;/pages&gt;&lt;volume&gt;20&lt;/volume&gt;&lt;number&gt;1&lt;/number&gt;&lt;keywords&gt;&lt;keyword&gt;TREE RING&lt;/keyword&gt;&lt;keyword&gt;DENDROCHRONOLOGY&lt;/keyword&gt;&lt;keyword&gt;ICE STORM&lt;/keyword&gt;&lt;keyword&gt;FOREST&lt;/keyword&gt;&lt;keyword&gt;DISTURBANCE&lt;/keyword&gt;&lt;/keywords&gt;&lt;dates&gt;&lt;year&gt;2002&lt;/year&gt;&lt;/dates&gt;&lt;label&gt;2370&lt;/label&gt;&lt;urls&gt;&lt;/urls&gt;&lt;/record&gt;&lt;/Cite&gt;&lt;/EndNote&gt;</w:instrText>
      </w:r>
      <w:r w:rsidR="00224A3E" w:rsidRPr="0051414C">
        <w:rPr>
          <w:highlight w:val="white"/>
        </w:rPr>
        <w:fldChar w:fldCharType="separate"/>
      </w:r>
      <w:r w:rsidR="002D05E9" w:rsidRPr="0051414C">
        <w:rPr>
          <w:noProof/>
          <w:highlight w:val="white"/>
          <w:vertAlign w:val="superscript"/>
        </w:rPr>
        <w:t>5</w:t>
      </w:r>
      <w:r w:rsidR="00224A3E" w:rsidRPr="0051414C">
        <w:rPr>
          <w:highlight w:val="white"/>
        </w:rPr>
        <w:fldChar w:fldCharType="end"/>
      </w:r>
      <w:r w:rsidR="00224A3E" w:rsidRPr="0051414C">
        <w:rPr>
          <w:highlight w:val="white"/>
        </w:rPr>
        <w:t xml:space="preserve"> </w:t>
      </w:r>
      <w:r w:rsidRPr="0051414C">
        <w:rPr>
          <w:highlight w:val="white"/>
        </w:rPr>
        <w:t>and increased biodiversity</w:t>
      </w:r>
      <w:r w:rsidR="00224A3E" w:rsidRPr="0051414C">
        <w:rPr>
          <w:highlight w:val="white"/>
        </w:rPr>
        <w:fldChar w:fldCharType="begin"/>
      </w:r>
      <w:r w:rsidR="001655DB" w:rsidRPr="0051414C">
        <w:rPr>
          <w:highlight w:val="white"/>
        </w:rPr>
        <w:instrText xml:space="preserve"> ADDIN EN.CITE &lt;EndNote&gt;&lt;Cite&gt;&lt;Author&gt;Faccio&lt;/Author&gt;&lt;Year&gt;2003&lt;/Year&gt;&lt;RecNum&gt;3525&lt;/RecNum&gt;&lt;DisplayText&gt;&lt;style face="superscript"&gt;11&lt;/style&gt;&lt;/DisplayText&gt;&lt;record&gt;&lt;rec-number&gt;3525&lt;/rec-number&gt;&lt;foreign-keys&gt;&lt;key app="EN" db-id="tpa9zadt5saftpef0xk5rsfta92svt50eerr" timestamp="1576609741"&gt;3525&lt;/key&gt;&lt;/foreign-keys&gt;&lt;ref-type name="Journal Article"&gt;17&lt;/ref-type&gt;&lt;contributors&gt;&lt;authors&gt;&lt;author&gt;Faccio, S. D.&lt;/author&gt;&lt;/authors&gt;&lt;/contributors&gt;&lt;titles&gt;&lt;title&gt;Effects of ice storm-created gaps on forest breeding bird communities in central Vermont&lt;/title&gt;&lt;secondary-title&gt;Forest Ecology and Management&lt;/secondary-title&gt;&lt;/titles&gt;&lt;periodical&gt;&lt;full-title&gt;Forest Ecology and Management&lt;/full-title&gt;&lt;/periodical&gt;&lt;pages&gt;133-145&lt;/pages&gt;&lt;volume&gt;186&lt;/volume&gt;&lt;number&gt;1&lt;/number&gt;&lt;keywords&gt;&lt;keyword&gt;Ice storm&lt;/keyword&gt;&lt;keyword&gt;freezing rain&lt;/keyword&gt;&lt;keyword&gt;bird&lt;/keyword&gt;&lt;keyword&gt;forest&lt;/keyword&gt;&lt;keyword&gt;canopy&lt;/keyword&gt;&lt;keyword&gt;Animal&lt;/keyword&gt;&lt;keyword&gt;Wildlife&lt;/keyword&gt;&lt;keyword&gt;Breeding birds&lt;/keyword&gt;&lt;keyword&gt;Forest canopy gaps&lt;/keyword&gt;&lt;keyword&gt;Northern hardwoods&lt;/keyword&gt;&lt;keyword&gt;Vermont&lt;/keyword&gt;&lt;/keywords&gt;&lt;dates&gt;&lt;year&gt;2003&lt;/year&gt;&lt;pub-dates&gt;&lt;date&gt;2003/12/05/&lt;/date&gt;&lt;/pub-dates&gt;&lt;/dates&gt;&lt;isbn&gt;0378-1127&lt;/isbn&gt;&lt;label&gt;3479&lt;/label&gt;&lt;urls&gt;&lt;related-urls&gt;&lt;url&gt;http://www.sciencedirect.com/science/article/pii/S0378112703002329&lt;/url&gt;&lt;/related-urls&gt;&lt;/urls&gt;&lt;electronic-resource-num&gt;https://doi.org/10.1016/S0378-1127(03)00232-9&lt;/electronic-resource-num&gt;&lt;/record&gt;&lt;/Cite&gt;&lt;/EndNote&gt;</w:instrText>
      </w:r>
      <w:r w:rsidR="00224A3E" w:rsidRPr="0051414C">
        <w:rPr>
          <w:highlight w:val="white"/>
        </w:rPr>
        <w:fldChar w:fldCharType="separate"/>
      </w:r>
      <w:r w:rsidR="002D05E9" w:rsidRPr="0051414C">
        <w:rPr>
          <w:noProof/>
          <w:highlight w:val="white"/>
          <w:vertAlign w:val="superscript"/>
        </w:rPr>
        <w:t>11</w:t>
      </w:r>
      <w:r w:rsidR="00224A3E" w:rsidRPr="0051414C">
        <w:rPr>
          <w:highlight w:val="white"/>
        </w:rPr>
        <w:fldChar w:fldCharType="end"/>
      </w:r>
      <w:r w:rsidRPr="0051414C">
        <w:rPr>
          <w:highlight w:val="white"/>
        </w:rPr>
        <w:t>.</w:t>
      </w:r>
      <w:r w:rsidR="00EF3B23">
        <w:rPr>
          <w:highlight w:val="white"/>
        </w:rPr>
        <w:t xml:space="preserve"> </w:t>
      </w:r>
      <w:r w:rsidRPr="0051414C">
        <w:rPr>
          <w:highlight w:val="white"/>
        </w:rPr>
        <w:t>Improving our ability to predict impacts from ice storms will enable us to better prepare for and respond to these events.</w:t>
      </w:r>
    </w:p>
    <w:p w14:paraId="7681FB19" w14:textId="77777777" w:rsidR="003B30DE" w:rsidRPr="0051414C" w:rsidRDefault="003B30DE" w:rsidP="0051414C">
      <w:pPr>
        <w:widowControl/>
        <w:rPr>
          <w:highlight w:val="white"/>
        </w:rPr>
      </w:pPr>
    </w:p>
    <w:p w14:paraId="185289CF" w14:textId="7D7BD817" w:rsidR="0007391B" w:rsidRPr="0051414C" w:rsidRDefault="00C307E7" w:rsidP="0051414C">
      <w:pPr>
        <w:widowControl/>
        <w:rPr>
          <w:highlight w:val="white"/>
        </w:rPr>
      </w:pPr>
      <w:r w:rsidRPr="0051414C">
        <w:rPr>
          <w:highlight w:val="white"/>
        </w:rPr>
        <w:t>Ice storms occur when a layer of moist</w:t>
      </w:r>
      <w:r w:rsidR="009B6D81" w:rsidRPr="0051414C">
        <w:rPr>
          <w:highlight w:val="white"/>
        </w:rPr>
        <w:t xml:space="preserve"> air</w:t>
      </w:r>
      <w:r w:rsidRPr="0051414C">
        <w:rPr>
          <w:highlight w:val="white"/>
        </w:rPr>
        <w:t xml:space="preserve">, </w:t>
      </w:r>
      <w:r w:rsidR="00A1080A" w:rsidRPr="0051414C">
        <w:rPr>
          <w:highlight w:val="white"/>
        </w:rPr>
        <w:t>that</w:t>
      </w:r>
      <w:r w:rsidR="009B6D81" w:rsidRPr="0051414C">
        <w:rPr>
          <w:highlight w:val="white"/>
        </w:rPr>
        <w:t xml:space="preserve"> is </w:t>
      </w:r>
      <w:r w:rsidRPr="0051414C">
        <w:rPr>
          <w:highlight w:val="white"/>
        </w:rPr>
        <w:t>above</w:t>
      </w:r>
      <w:r w:rsidR="009B6D81" w:rsidRPr="0051414C">
        <w:rPr>
          <w:highlight w:val="white"/>
        </w:rPr>
        <w:t xml:space="preserve"> </w:t>
      </w:r>
      <w:r w:rsidRPr="0051414C">
        <w:rPr>
          <w:highlight w:val="white"/>
        </w:rPr>
        <w:t>freezing</w:t>
      </w:r>
      <w:r w:rsidR="009B6D81" w:rsidRPr="0051414C">
        <w:rPr>
          <w:highlight w:val="white"/>
        </w:rPr>
        <w:t>,</w:t>
      </w:r>
      <w:r w:rsidRPr="0051414C">
        <w:rPr>
          <w:highlight w:val="white"/>
        </w:rPr>
        <w:t xml:space="preserve"> overrides a layer of subfreezing air closer to the ground.</w:t>
      </w:r>
      <w:r w:rsidR="00EF3B23">
        <w:rPr>
          <w:highlight w:val="white"/>
        </w:rPr>
        <w:t xml:space="preserve"> </w:t>
      </w:r>
      <w:r w:rsidRPr="0051414C">
        <w:rPr>
          <w:highlight w:val="white"/>
        </w:rPr>
        <w:t xml:space="preserve">Rain falling from the warmer layer of air </w:t>
      </w:r>
      <w:proofErr w:type="spellStart"/>
      <w:r w:rsidRPr="0051414C">
        <w:rPr>
          <w:highlight w:val="white"/>
        </w:rPr>
        <w:t>supercools</w:t>
      </w:r>
      <w:proofErr w:type="spellEnd"/>
      <w:r w:rsidRPr="0051414C">
        <w:rPr>
          <w:highlight w:val="white"/>
        </w:rPr>
        <w:t xml:space="preserve"> as it passes through the </w:t>
      </w:r>
      <w:r w:rsidR="009B6D81" w:rsidRPr="0051414C">
        <w:rPr>
          <w:highlight w:val="white"/>
        </w:rPr>
        <w:t xml:space="preserve">cold </w:t>
      </w:r>
      <w:r w:rsidRPr="0051414C">
        <w:rPr>
          <w:highlight w:val="white"/>
        </w:rPr>
        <w:t xml:space="preserve">layer, forming glaze ice </w:t>
      </w:r>
      <w:r w:rsidR="009B6D81" w:rsidRPr="0051414C">
        <w:rPr>
          <w:highlight w:val="white"/>
        </w:rPr>
        <w:t xml:space="preserve">when deposited </w:t>
      </w:r>
      <w:r w:rsidRPr="0051414C">
        <w:rPr>
          <w:highlight w:val="white"/>
        </w:rPr>
        <w:t>on sub-freezing surfaces.</w:t>
      </w:r>
      <w:r w:rsidR="00EF3B23">
        <w:rPr>
          <w:highlight w:val="white"/>
        </w:rPr>
        <w:t xml:space="preserve"> </w:t>
      </w:r>
      <w:r w:rsidRPr="0051414C">
        <w:rPr>
          <w:highlight w:val="white"/>
        </w:rPr>
        <w:t>In the US, this thermal stratification can result from synoptic weather patterns that are characteristic of specific regions</w:t>
      </w:r>
      <w:r w:rsidR="00040355" w:rsidRPr="0051414C">
        <w:rPr>
          <w:highlight w:val="white"/>
        </w:rPr>
        <w:fldChar w:fldCharType="begin">
          <w:fldData xml:space="preserve">PEVuZE5vdGU+PENpdGU+PEF1dGhvcj5EZWdlbGlhPC9BdXRob3I+PFllYXI+MjAxNjwvWWVhcj48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</w:fldData>
        </w:fldChar>
      </w:r>
      <w:r w:rsidR="001655DB" w:rsidRPr="0051414C">
        <w:rPr>
          <w:highlight w:val="white"/>
        </w:rPr>
        <w:instrText xml:space="preserve"> ADDIN EN.CITE </w:instrText>
      </w:r>
      <w:r w:rsidR="001655DB" w:rsidRPr="0051414C">
        <w:rPr>
          <w:highlight w:val="white"/>
        </w:rPr>
        <w:fldChar w:fldCharType="begin">
          <w:fldData xml:space="preserve">PEVuZE5vdGU+PENpdGU+PEF1dGhvcj5EZWdlbGlhPC9BdXRob3I+PFllYXI+MjAxNjwvWWVhcj48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</w:fldData>
        </w:fldChar>
      </w:r>
      <w:r w:rsidR="001655DB" w:rsidRPr="0051414C">
        <w:rPr>
          <w:highlight w:val="white"/>
        </w:rPr>
        <w:instrText xml:space="preserve"> ADDIN EN.CITE.DATA </w:instrText>
      </w:r>
      <w:r w:rsidR="001655DB" w:rsidRPr="0051414C">
        <w:rPr>
          <w:highlight w:val="white"/>
        </w:rPr>
      </w:r>
      <w:r w:rsidR="001655DB" w:rsidRPr="0051414C">
        <w:rPr>
          <w:highlight w:val="white"/>
        </w:rPr>
        <w:fldChar w:fldCharType="end"/>
      </w:r>
      <w:r w:rsidR="00040355" w:rsidRPr="0051414C">
        <w:rPr>
          <w:highlight w:val="white"/>
        </w:rPr>
      </w:r>
      <w:r w:rsidR="00040355" w:rsidRPr="0051414C">
        <w:rPr>
          <w:highlight w:val="white"/>
        </w:rPr>
        <w:fldChar w:fldCharType="separate"/>
      </w:r>
      <w:r w:rsidR="002D05E9" w:rsidRPr="0051414C">
        <w:rPr>
          <w:noProof/>
          <w:highlight w:val="white"/>
          <w:vertAlign w:val="superscript"/>
        </w:rPr>
        <w:t>12,13</w:t>
      </w:r>
      <w:r w:rsidR="00040355" w:rsidRPr="0051414C">
        <w:rPr>
          <w:highlight w:val="white"/>
        </w:rPr>
        <w:fldChar w:fldCharType="end"/>
      </w:r>
      <w:r w:rsidRPr="0051414C">
        <w:rPr>
          <w:highlight w:val="white"/>
        </w:rPr>
        <w:t>.</w:t>
      </w:r>
      <w:r w:rsidR="00EF3B23">
        <w:rPr>
          <w:highlight w:val="white"/>
        </w:rPr>
        <w:t xml:space="preserve"> </w:t>
      </w:r>
      <w:r w:rsidRPr="0051414C">
        <w:rPr>
          <w:highlight w:val="white"/>
        </w:rPr>
        <w:t>Freezing rain is most commonly caused by Arctic fronts that move southeastward across the US ahead of strong anticyclones</w:t>
      </w:r>
      <w:r w:rsidR="00040355" w:rsidRPr="0051414C">
        <w:rPr>
          <w:highlight w:val="white"/>
        </w:rPr>
        <w:fldChar w:fldCharType="begin"/>
      </w:r>
      <w:r w:rsidR="00C56B4A" w:rsidRPr="0051414C">
        <w:rPr>
          <w:highlight w:val="white"/>
        </w:rPr>
        <w:instrText xml:space="preserve"> ADDIN EN.CITE &lt;EndNote&gt;&lt;Cite&gt;&lt;Author&gt;Rauber&lt;/Author&gt;&lt;Year&gt;2001&lt;/Year&gt;&lt;RecNum&gt;16&lt;/RecNum&gt;&lt;DisplayText&gt;&lt;style face="superscript"&gt;13&lt;/style&gt;&lt;/DisplayText&gt;&lt;record&gt;&lt;rec-number&gt;16&lt;/rec-number&gt;&lt;foreign-keys&gt;&lt;key app="EN" db-id="0d0wxxd00artv2ev9wpvdztfdxa9e09watfr" timestamp="1576610507"&gt;16&lt;/key&gt;&lt;/foreign-keys&gt;&lt;ref-type name="Journal Article"&gt;17&lt;/ref-type&gt;&lt;contributors&gt;&lt;authors&gt;&lt;author&gt;Rauber, R. M.&lt;/author&gt;&lt;author&gt;Olthoff, L. S.&lt;/author&gt;&lt;author&gt;Ramamurthy, M. K.&lt;/author&gt;&lt;author&gt;Miller, D.&lt;/author&gt;&lt;author&gt;Kunkel, K. E.&lt;/author&gt;&lt;/authors&gt;&lt;/contributors&gt;&lt;titles&gt;&lt;title&gt;A synoptic weather pattern and sounding-based climatology of freezing precipitation in the United States east of the Rocky Mountains&lt;/title&gt;&lt;secondary-title&gt;Journal of Applied Meteorology&lt;/secondary-title&gt;&lt;/titles&gt;&lt;periodical&gt;&lt;full-title&gt;Journal of Applied Meteorology&lt;/full-title&gt;&lt;/periodical&gt;&lt;pages&gt;1724-1747&lt;/pages&gt;&lt;volume&gt;40&lt;/volume&gt;&lt;number&gt;10&lt;/number&gt;&lt;keywords&gt;&lt;keyword&gt;ice storm&lt;/keyword&gt;&lt;keyword&gt;freezing rain&lt;/keyword&gt;&lt;keyword&gt;winter&lt;/keyword&gt;&lt;keyword&gt;Weather&lt;/keyword&gt;&lt;keyword&gt;climatology&lt;/keyword&gt;&lt;/keywords&gt;&lt;dates&gt;&lt;year&gt;2001&lt;/year&gt;&lt;pub-dates&gt;&lt;date&gt;2001/10/01&lt;/date&gt;&lt;/pub-dates&gt;&lt;/dates&gt;&lt;publisher&gt;American Meteorological Society&lt;/publisher&gt;&lt;isbn&gt;0894-8763&lt;/isbn&gt;&lt;label&gt;3481&lt;/label&gt;&lt;urls&gt;&lt;related-urls&gt;&lt;url&gt;https://doi.org/10.1175/1520-0450(2001)040&amp;lt;1724:ASWPAS&amp;gt;2.0.CO;2&lt;/url&gt;&lt;/related-urls&gt;&lt;/urls&gt;&lt;electronic-resource-num&gt;10.1175/1520-0450(2001)040&amp;lt;1724:ASWPAS&amp;gt;2.0.CO;2&lt;/electronic-resource-num&gt;&lt;access-date&gt;2019/12/17&lt;/access-date&gt;&lt;/record&gt;&lt;/Cite&gt;&lt;/EndNote&gt;</w:instrText>
      </w:r>
      <w:r w:rsidR="00040355" w:rsidRPr="0051414C">
        <w:rPr>
          <w:highlight w:val="white"/>
        </w:rPr>
        <w:fldChar w:fldCharType="separate"/>
      </w:r>
      <w:r w:rsidR="002D05E9" w:rsidRPr="0051414C">
        <w:rPr>
          <w:noProof/>
          <w:highlight w:val="white"/>
          <w:vertAlign w:val="superscript"/>
        </w:rPr>
        <w:t>13</w:t>
      </w:r>
      <w:r w:rsidR="00040355" w:rsidRPr="0051414C">
        <w:rPr>
          <w:highlight w:val="white"/>
        </w:rPr>
        <w:fldChar w:fldCharType="end"/>
      </w:r>
      <w:r w:rsidRPr="0051414C">
        <w:rPr>
          <w:highlight w:val="white"/>
        </w:rPr>
        <w:t>.</w:t>
      </w:r>
      <w:r w:rsidR="00EF3B23">
        <w:rPr>
          <w:highlight w:val="white"/>
        </w:rPr>
        <w:t xml:space="preserve"> </w:t>
      </w:r>
      <w:r w:rsidRPr="0051414C">
        <w:rPr>
          <w:highlight w:val="white"/>
        </w:rPr>
        <w:t>In some regions, topography contributes to the atmospheric conditions necessary for ice storms through cold air damming, a meteorological phenomenon that occurs when warm air from an incoming storm overrides cold air that becomes entrenched alongside a mountain range</w:t>
      </w:r>
      <w:r w:rsidR="00040355" w:rsidRPr="0051414C">
        <w:rPr>
          <w:highlight w:val="white"/>
        </w:rPr>
        <w:fldChar w:fldCharType="begin">
          <w:fldData xml:space="preserve">PEVuZE5vdGU+PENpdGU+PEF1dGhvcj5CZWxsPC9BdXRob3I+PFllYXI+MTk4ODwvWWVhcj48UmVj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</w:fldData>
        </w:fldChar>
      </w:r>
      <w:r w:rsidR="001655DB" w:rsidRPr="0051414C">
        <w:rPr>
          <w:highlight w:val="white"/>
        </w:rPr>
        <w:instrText xml:space="preserve"> ADDIN EN.CITE </w:instrText>
      </w:r>
      <w:r w:rsidR="001655DB" w:rsidRPr="0051414C">
        <w:rPr>
          <w:highlight w:val="white"/>
        </w:rPr>
        <w:fldChar w:fldCharType="begin">
          <w:fldData xml:space="preserve">PEVuZE5vdGU+PENpdGU+PEF1dGhvcj5CZWxsPC9BdXRob3I+PFllYXI+MTk4ODwvWWVhcj48UmVj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</w:fldData>
        </w:fldChar>
      </w:r>
      <w:r w:rsidR="001655DB" w:rsidRPr="0051414C">
        <w:rPr>
          <w:highlight w:val="white"/>
        </w:rPr>
        <w:instrText xml:space="preserve"> ADDIN EN.CITE.DATA </w:instrText>
      </w:r>
      <w:r w:rsidR="001655DB" w:rsidRPr="0051414C">
        <w:rPr>
          <w:highlight w:val="white"/>
        </w:rPr>
      </w:r>
      <w:r w:rsidR="001655DB" w:rsidRPr="0051414C">
        <w:rPr>
          <w:highlight w:val="white"/>
        </w:rPr>
        <w:fldChar w:fldCharType="end"/>
      </w:r>
      <w:r w:rsidR="00040355" w:rsidRPr="0051414C">
        <w:rPr>
          <w:highlight w:val="white"/>
        </w:rPr>
      </w:r>
      <w:r w:rsidR="00040355" w:rsidRPr="0051414C">
        <w:rPr>
          <w:highlight w:val="white"/>
        </w:rPr>
        <w:fldChar w:fldCharType="separate"/>
      </w:r>
      <w:r w:rsidR="002D05E9" w:rsidRPr="0051414C">
        <w:rPr>
          <w:noProof/>
          <w:highlight w:val="white"/>
          <w:vertAlign w:val="superscript"/>
        </w:rPr>
        <w:t>14,15</w:t>
      </w:r>
      <w:r w:rsidR="00040355" w:rsidRPr="0051414C">
        <w:rPr>
          <w:highlight w:val="white"/>
        </w:rPr>
        <w:fldChar w:fldCharType="end"/>
      </w:r>
      <w:r w:rsidRPr="0051414C">
        <w:rPr>
          <w:highlight w:val="white"/>
        </w:rPr>
        <w:t>.</w:t>
      </w:r>
    </w:p>
    <w:p w14:paraId="40A89777" w14:textId="77777777" w:rsidR="003B30DE" w:rsidRPr="0051414C" w:rsidRDefault="003B30DE" w:rsidP="0051414C">
      <w:pPr>
        <w:widowControl/>
        <w:rPr>
          <w:highlight w:val="white"/>
        </w:rPr>
      </w:pPr>
    </w:p>
    <w:p w14:paraId="317D8744" w14:textId="7A30BC91" w:rsidR="0007391B" w:rsidRPr="0051414C" w:rsidRDefault="00C307E7" w:rsidP="0051414C">
      <w:pPr>
        <w:widowControl/>
        <w:rPr>
          <w:highlight w:val="white"/>
        </w:rPr>
      </w:pPr>
      <w:r w:rsidRPr="0051414C">
        <w:rPr>
          <w:highlight w:val="white"/>
        </w:rPr>
        <w:t>In the US, ice storms are most common in the “ice belt” that extends from Maine to west</w:t>
      </w:r>
      <w:r w:rsidR="0051414C">
        <w:rPr>
          <w:highlight w:val="white"/>
        </w:rPr>
        <w:t>ern</w:t>
      </w:r>
      <w:r w:rsidRPr="0051414C">
        <w:rPr>
          <w:highlight w:val="white"/>
        </w:rPr>
        <w:t xml:space="preserve"> Texas</w:t>
      </w:r>
      <w:r w:rsidR="00591BE2" w:rsidRPr="0051414C">
        <w:rPr>
          <w:highlight w:val="white"/>
        </w:rPr>
        <w:fldChar w:fldCharType="begin">
          <w:fldData xml:space="preserve">PEVuZE5vdGU+PENpdGU+PEF1dGhvcj5Db3J0aW5hczwvQXV0aG9yPjxZZWFyPjIwMDQ8L1llYXI+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</w:fldData>
        </w:fldChar>
      </w:r>
      <w:r w:rsidR="001655DB" w:rsidRPr="0051414C">
        <w:rPr>
          <w:highlight w:val="white"/>
        </w:rPr>
        <w:instrText xml:space="preserve"> ADDIN EN.CITE </w:instrText>
      </w:r>
      <w:r w:rsidR="001655DB" w:rsidRPr="0051414C">
        <w:rPr>
          <w:highlight w:val="white"/>
        </w:rPr>
        <w:fldChar w:fldCharType="begin">
          <w:fldData xml:space="preserve">PEVuZE5vdGU+PENpdGU+PEF1dGhvcj5Db3J0aW5hczwvQXV0aG9yPjxZZWFyPjIwMDQ8L1llYXI+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</w:fldData>
        </w:fldChar>
      </w:r>
      <w:r w:rsidR="001655DB" w:rsidRPr="0051414C">
        <w:rPr>
          <w:highlight w:val="white"/>
        </w:rPr>
        <w:instrText xml:space="preserve"> ADDIN EN.CITE.DATA </w:instrText>
      </w:r>
      <w:r w:rsidR="001655DB" w:rsidRPr="0051414C">
        <w:rPr>
          <w:highlight w:val="white"/>
        </w:rPr>
      </w:r>
      <w:r w:rsidR="001655DB" w:rsidRPr="0051414C">
        <w:rPr>
          <w:highlight w:val="white"/>
        </w:rPr>
        <w:fldChar w:fldCharType="end"/>
      </w:r>
      <w:r w:rsidR="00591BE2" w:rsidRPr="0051414C">
        <w:rPr>
          <w:highlight w:val="white"/>
        </w:rPr>
      </w:r>
      <w:r w:rsidR="00591BE2" w:rsidRPr="0051414C">
        <w:rPr>
          <w:highlight w:val="white"/>
        </w:rPr>
        <w:fldChar w:fldCharType="separate"/>
      </w:r>
      <w:r w:rsidR="002D05E9" w:rsidRPr="0051414C">
        <w:rPr>
          <w:noProof/>
          <w:highlight w:val="white"/>
          <w:vertAlign w:val="superscript"/>
        </w:rPr>
        <w:t>16,17</w:t>
      </w:r>
      <w:r w:rsidR="00591BE2" w:rsidRPr="0051414C">
        <w:rPr>
          <w:highlight w:val="white"/>
        </w:rPr>
        <w:fldChar w:fldCharType="end"/>
      </w:r>
      <w:r w:rsidRPr="0051414C">
        <w:rPr>
          <w:highlight w:val="white"/>
        </w:rPr>
        <w:t>.</w:t>
      </w:r>
      <w:r w:rsidR="00EF3B23">
        <w:rPr>
          <w:highlight w:val="white"/>
        </w:rPr>
        <w:t xml:space="preserve"> </w:t>
      </w:r>
      <w:r w:rsidRPr="0051414C">
        <w:rPr>
          <w:highlight w:val="white"/>
        </w:rPr>
        <w:t>Ice storms also occur in a relatively small region of the Pacific Northwest, especially around the Columbia River Basin of Washington and Oregon.</w:t>
      </w:r>
      <w:r w:rsidR="00EF3B23">
        <w:rPr>
          <w:highlight w:val="white"/>
        </w:rPr>
        <w:t xml:space="preserve"> </w:t>
      </w:r>
      <w:bookmarkStart w:id="5" w:name="_Hlk38024160"/>
      <w:r w:rsidRPr="0051414C">
        <w:rPr>
          <w:highlight w:val="white"/>
        </w:rPr>
        <w:t xml:space="preserve">Much of the US experiences at least some freezing rain, with the greatest amounts in the Northeast where the most ice prone areas </w:t>
      </w:r>
      <w:r w:rsidRPr="0051414C">
        <w:rPr>
          <w:highlight w:val="white"/>
        </w:rPr>
        <w:lastRenderedPageBreak/>
        <w:t>have a median of seven or more freezing rain</w:t>
      </w:r>
      <w:r w:rsidR="00427427" w:rsidRPr="0051414C">
        <w:rPr>
          <w:highlight w:val="white"/>
        </w:rPr>
        <w:t xml:space="preserve"> days (days during which at least one hourly observation of freezing rain occurred)</w:t>
      </w:r>
      <w:r w:rsidRPr="0051414C">
        <w:rPr>
          <w:highlight w:val="white"/>
        </w:rPr>
        <w:t xml:space="preserve"> annually</w:t>
      </w:r>
      <w:r w:rsidR="00591BE2" w:rsidRPr="0051414C">
        <w:rPr>
          <w:highlight w:val="white"/>
        </w:rPr>
        <w:fldChar w:fldCharType="begin"/>
      </w:r>
      <w:r w:rsidR="001655DB" w:rsidRPr="0051414C">
        <w:rPr>
          <w:highlight w:val="white"/>
        </w:rPr>
        <w:instrText xml:space="preserve"> ADDIN EN.CITE &lt;EndNote&gt;&lt;Cite&gt;&lt;Author&gt;Cortinas&lt;/Author&gt;&lt;Year&gt;2004&lt;/Year&gt;&lt;RecNum&gt;3444&lt;/RecNum&gt;&lt;DisplayText&gt;&lt;style face="superscript"&gt;16&lt;/style&gt;&lt;/DisplayText&gt;&lt;record&gt;&lt;rec-number&gt;3444&lt;/rec-number&gt;&lt;foreign-keys&gt;&lt;key app="EN" db-id="tpa9zadt5saftpef0xk5rsfta92svt50eerr" timestamp="1560546463"&gt;3444&lt;/key&gt;&lt;/foreign-keys&gt;&lt;ref-type name="Journal Article"&gt;17&lt;/ref-type&gt;&lt;contributors&gt;&lt;authors&gt;&lt;author&gt;Cortinas, J. V., Jr.&lt;/author&gt;&lt;author&gt;Bernstein, B. C.&lt;/author&gt;&lt;author&gt;Robbins, C. C.&lt;/author&gt;&lt;author&gt;Strapp, J. W.&lt;/author&gt;&lt;/authors&gt;&lt;/contributors&gt;&lt;titles&gt;&lt;title&gt;An analysis of freezing rain, freezing drizzle, and ice pellets across the United States and Canada: 1976–90&lt;/title&gt;&lt;secondary-title&gt;Weather and Forecasting&lt;/secondary-title&gt;&lt;/titles&gt;&lt;periodical&gt;&lt;full-title&gt;Weather and Forecasting&lt;/full-title&gt;&lt;/periodical&gt;&lt;pages&gt;377-390&lt;/pages&gt;&lt;volume&gt;19&lt;/volume&gt;&lt;number&gt;2&lt;/number&gt;&lt;keywords&gt;&lt;keyword&gt;ice storm&lt;/keyword&gt;&lt;keyword&gt;freezing rain&lt;/keyword&gt;&lt;keyword&gt;weather&lt;/keyword&gt;&lt;keyword&gt;climate&lt;/keyword&gt;&lt;/keywords&gt;&lt;dates&gt;&lt;year&gt;2004&lt;/year&gt;&lt;/dates&gt;&lt;label&gt;3406&lt;/label&gt;&lt;urls&gt;&lt;related-urls&gt;&lt;url&gt;https://journals.ametsoc.org/doi/abs/10.1175/1520-0434%282004%29019%3C0377%3AAAOFRF%3E2.0.CO%3B2&lt;/url&gt;&lt;/related-urls&gt;&lt;/urls&gt;&lt;electronic-resource-num&gt;10.1175/1520-0434(2004)019&amp;lt;0377:aaofrf&amp;gt;2.0.co;2&lt;/electronic-resource-num&gt;&lt;/record&gt;&lt;/Cite&gt;&lt;/EndNote&gt;</w:instrText>
      </w:r>
      <w:r w:rsidR="00591BE2" w:rsidRPr="0051414C">
        <w:rPr>
          <w:highlight w:val="white"/>
        </w:rPr>
        <w:fldChar w:fldCharType="separate"/>
      </w:r>
      <w:r w:rsidR="002D05E9" w:rsidRPr="0051414C">
        <w:rPr>
          <w:noProof/>
          <w:highlight w:val="white"/>
          <w:vertAlign w:val="superscript"/>
        </w:rPr>
        <w:t>16</w:t>
      </w:r>
      <w:r w:rsidR="00591BE2" w:rsidRPr="0051414C">
        <w:rPr>
          <w:highlight w:val="white"/>
        </w:rPr>
        <w:fldChar w:fldCharType="end"/>
      </w:r>
      <w:bookmarkEnd w:id="5"/>
      <w:r w:rsidRPr="0051414C">
        <w:rPr>
          <w:highlight w:val="white"/>
        </w:rPr>
        <w:t>.</w:t>
      </w:r>
      <w:r w:rsidR="00EF3B23">
        <w:rPr>
          <w:highlight w:val="white"/>
        </w:rPr>
        <w:t xml:space="preserve"> </w:t>
      </w:r>
      <w:r w:rsidRPr="0051414C">
        <w:rPr>
          <w:highlight w:val="white"/>
        </w:rPr>
        <w:t>Many of these storms are relatively minor, although more intense ice storms do occur, albeit with much longer recurrence intervals.</w:t>
      </w:r>
      <w:r w:rsidR="00EF3B23">
        <w:rPr>
          <w:highlight w:val="white"/>
        </w:rPr>
        <w:t xml:space="preserve"> </w:t>
      </w:r>
      <w:r w:rsidRPr="0051414C">
        <w:rPr>
          <w:highlight w:val="white"/>
        </w:rPr>
        <w:t xml:space="preserve">For example, </w:t>
      </w:r>
      <w:r w:rsidR="00042FC3" w:rsidRPr="0051414C">
        <w:rPr>
          <w:highlight w:val="white"/>
        </w:rPr>
        <w:t xml:space="preserve">in </w:t>
      </w:r>
      <w:r w:rsidR="00067CF0" w:rsidRPr="0051414C">
        <w:rPr>
          <w:highlight w:val="white"/>
        </w:rPr>
        <w:t xml:space="preserve">New England, the range in radial ice thickness </w:t>
      </w:r>
      <w:r w:rsidR="00042FC3" w:rsidRPr="0051414C">
        <w:rPr>
          <w:highlight w:val="white"/>
        </w:rPr>
        <w:t xml:space="preserve">is 19 to 32 mm </w:t>
      </w:r>
      <w:r w:rsidR="00067CF0" w:rsidRPr="0051414C">
        <w:rPr>
          <w:highlight w:val="white"/>
        </w:rPr>
        <w:t>for</w:t>
      </w:r>
      <w:r w:rsidR="00EF75BA" w:rsidRPr="0051414C">
        <w:rPr>
          <w:highlight w:val="white"/>
        </w:rPr>
        <w:t xml:space="preserve"> storms with a</w:t>
      </w:r>
      <w:r w:rsidR="00EF3B23">
        <w:rPr>
          <w:highlight w:val="white"/>
        </w:rPr>
        <w:t xml:space="preserve"> </w:t>
      </w:r>
      <w:r w:rsidR="00EF75BA" w:rsidRPr="0051414C">
        <w:rPr>
          <w:highlight w:val="white"/>
        </w:rPr>
        <w:t xml:space="preserve">50-year </w:t>
      </w:r>
      <w:r w:rsidRPr="0051414C">
        <w:rPr>
          <w:highlight w:val="white"/>
        </w:rPr>
        <w:t>recurrence interval</w:t>
      </w:r>
      <w:r w:rsidR="00ED0581" w:rsidRPr="0051414C">
        <w:rPr>
          <w:highlight w:val="white"/>
        </w:rPr>
        <w:fldChar w:fldCharType="begin"/>
      </w:r>
      <w:r w:rsidR="00ED0581" w:rsidRPr="0051414C">
        <w:rPr>
          <w:highlight w:val="white"/>
        </w:rPr>
        <w:instrText xml:space="preserve"> ADDIN EN.CITE &lt;EndNote&gt;&lt;Cite&gt;&lt;Author&gt;Jones&lt;/Author&gt;&lt;Year&gt;2002&lt;/Year&gt;&lt;RecNum&gt;2621&lt;/RecNum&gt;&lt;DisplayText&gt;&lt;style face="superscript"&gt;18&lt;/style&gt;&lt;/DisplayText&gt;&lt;record&gt;&lt;rec-number&gt;2621&lt;/rec-number&gt;&lt;foreign-keys&gt;&lt;key app="EN" db-id="tpa9zadt5saftpef0xk5rsfta92svt50eerr" timestamp="0"&gt;2621&lt;/key&gt;&lt;/foreign-keys&gt;&lt;ref-type name="Report"&gt;27&lt;/ref-type&gt;&lt;contributors&gt;&lt;authors&gt;&lt;author&gt;Jones, K., Thorkildson, R. and Lott, N. . 2002. &lt;/author&gt;&lt;/authors&gt;&lt;/contributors&gt;&lt;titles&gt;&lt;title&gt;The development of a U.S. climatology of extreme ice loads. Technical Report 2002-01&lt;/title&gt;&lt;/titles&gt;&lt;pages&gt;23&lt;/pages&gt;&lt;keywords&gt;&lt;keyword&gt;ICE STORM&lt;/keyword&gt;&lt;keyword&gt;CLIMATE&lt;/keyword&gt;&lt;keyword&gt;EXTREME EVENTS&lt;/keyword&gt;&lt;/keywords&gt;&lt;dates&gt;&lt;year&gt;2002&lt;/year&gt;&lt;/dates&gt;&lt;pub-location&gt;Asheville, NC&lt;/pub-location&gt;&lt;publisher&gt;National Climatic Data Center&lt;/publisher&gt;&lt;label&gt;2418&lt;/label&gt;&lt;urls&gt;&lt;/urls&gt;&lt;/record&gt;&lt;/Cite&gt;&lt;/EndNote&gt;</w:instrText>
      </w:r>
      <w:r w:rsidR="00ED0581" w:rsidRPr="0051414C">
        <w:rPr>
          <w:highlight w:val="white"/>
        </w:rPr>
        <w:fldChar w:fldCharType="separate"/>
      </w:r>
      <w:r w:rsidR="00ED0581" w:rsidRPr="0051414C">
        <w:rPr>
          <w:noProof/>
          <w:highlight w:val="white"/>
          <w:vertAlign w:val="superscript"/>
        </w:rPr>
        <w:t>18</w:t>
      </w:r>
      <w:r w:rsidR="00ED0581" w:rsidRPr="0051414C">
        <w:rPr>
          <w:highlight w:val="white"/>
        </w:rPr>
        <w:fldChar w:fldCharType="end"/>
      </w:r>
      <w:r w:rsidRPr="0051414C">
        <w:rPr>
          <w:highlight w:val="white"/>
        </w:rPr>
        <w:t>.</w:t>
      </w:r>
      <w:r w:rsidR="00EF3B23">
        <w:rPr>
          <w:highlight w:val="white"/>
        </w:rPr>
        <w:t xml:space="preserve"> </w:t>
      </w:r>
      <w:r w:rsidRPr="0051414C">
        <w:rPr>
          <w:highlight w:val="white"/>
        </w:rPr>
        <w:t>Empirical evidence indicates that ice storms are becoming more frequent at northern latitudes and less frequent to the south</w:t>
      </w:r>
      <w:r w:rsidR="00591BE2" w:rsidRPr="0051414C">
        <w:rPr>
          <w:highlight w:val="white"/>
        </w:rPr>
        <w:fldChar w:fldCharType="begin">
          <w:fldData xml:space="preserve">PEVuZE5vdGU+PENpdGU+PEF1dGhvcj5Lb3ZhY2lrPC9BdXRob3I+PFllYXI+MjAxNDwvWWVhcj48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</w:fldData>
        </w:fldChar>
      </w:r>
      <w:r w:rsidR="00ED0581" w:rsidRPr="0051414C">
        <w:rPr>
          <w:highlight w:val="white"/>
        </w:rPr>
        <w:instrText xml:space="preserve"> ADDIN EN.CITE </w:instrText>
      </w:r>
      <w:r w:rsidR="00ED0581" w:rsidRPr="0051414C">
        <w:rPr>
          <w:highlight w:val="white"/>
        </w:rPr>
        <w:fldChar w:fldCharType="begin">
          <w:fldData xml:space="preserve">PEVuZE5vdGU+PENpdGU+PEF1dGhvcj5Lb3ZhY2lrPC9BdXRob3I+PFllYXI+MjAxNDwvWWVhcj48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</w:fldData>
        </w:fldChar>
      </w:r>
      <w:r w:rsidR="00ED0581" w:rsidRPr="0051414C">
        <w:rPr>
          <w:highlight w:val="white"/>
        </w:rPr>
        <w:instrText xml:space="preserve"> ADDIN EN.CITE.DATA </w:instrText>
      </w:r>
      <w:r w:rsidR="00ED0581" w:rsidRPr="0051414C">
        <w:rPr>
          <w:highlight w:val="white"/>
        </w:rPr>
      </w:r>
      <w:r w:rsidR="00ED0581" w:rsidRPr="0051414C">
        <w:rPr>
          <w:highlight w:val="white"/>
        </w:rPr>
        <w:fldChar w:fldCharType="end"/>
      </w:r>
      <w:r w:rsidR="00591BE2" w:rsidRPr="0051414C">
        <w:rPr>
          <w:highlight w:val="white"/>
        </w:rPr>
      </w:r>
      <w:r w:rsidR="00591BE2" w:rsidRPr="0051414C">
        <w:rPr>
          <w:highlight w:val="white"/>
        </w:rPr>
        <w:fldChar w:fldCharType="separate"/>
      </w:r>
      <w:r w:rsidR="00ED0581" w:rsidRPr="0051414C">
        <w:rPr>
          <w:noProof/>
          <w:highlight w:val="white"/>
          <w:vertAlign w:val="superscript"/>
        </w:rPr>
        <w:t>19-21</w:t>
      </w:r>
      <w:r w:rsidR="00591BE2" w:rsidRPr="0051414C">
        <w:rPr>
          <w:highlight w:val="white"/>
        </w:rPr>
        <w:fldChar w:fldCharType="end"/>
      </w:r>
      <w:r w:rsidRPr="0051414C">
        <w:rPr>
          <w:highlight w:val="white"/>
        </w:rPr>
        <w:t>.</w:t>
      </w:r>
      <w:r w:rsidR="00EF3B23">
        <w:rPr>
          <w:highlight w:val="white"/>
        </w:rPr>
        <w:t xml:space="preserve"> </w:t>
      </w:r>
      <w:r w:rsidRPr="0051414C">
        <w:rPr>
          <w:highlight w:val="white"/>
        </w:rPr>
        <w:t>This trend is expected to continue based on computer simulations using future climate change projections</w:t>
      </w:r>
      <w:r w:rsidR="00591BE2" w:rsidRPr="0051414C">
        <w:rPr>
          <w:highlight w:val="white"/>
        </w:rPr>
        <w:fldChar w:fldCharType="begin">
          <w:fldData xml:space="preserve">PEVuZE5vdGU+PENpdGU+PEF1dGhvcj5DaGVuZzwvQXV0aG9yPjxZZWFyPjIwMDc8L1llYXI+PFJl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</w:fldData>
        </w:fldChar>
      </w:r>
      <w:r w:rsidR="00ED0581" w:rsidRPr="0051414C">
        <w:rPr>
          <w:highlight w:val="white"/>
        </w:rPr>
        <w:instrText xml:space="preserve"> ADDIN EN.CITE </w:instrText>
      </w:r>
      <w:r w:rsidR="00ED0581" w:rsidRPr="0051414C">
        <w:rPr>
          <w:highlight w:val="white"/>
        </w:rPr>
        <w:fldChar w:fldCharType="begin">
          <w:fldData xml:space="preserve">PEVuZE5vdGU+PENpdGU+PEF1dGhvcj5DaGVuZzwvQXV0aG9yPjxZZWFyPjIwMDc8L1llYXI+PFJl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</w:fldData>
        </w:fldChar>
      </w:r>
      <w:r w:rsidR="00ED0581" w:rsidRPr="0051414C">
        <w:rPr>
          <w:highlight w:val="white"/>
        </w:rPr>
        <w:instrText xml:space="preserve"> ADDIN EN.CITE.DATA </w:instrText>
      </w:r>
      <w:r w:rsidR="00ED0581" w:rsidRPr="0051414C">
        <w:rPr>
          <w:highlight w:val="white"/>
        </w:rPr>
      </w:r>
      <w:r w:rsidR="00ED0581" w:rsidRPr="0051414C">
        <w:rPr>
          <w:highlight w:val="white"/>
        </w:rPr>
        <w:fldChar w:fldCharType="end"/>
      </w:r>
      <w:r w:rsidR="00591BE2" w:rsidRPr="0051414C">
        <w:rPr>
          <w:highlight w:val="white"/>
        </w:rPr>
      </w:r>
      <w:r w:rsidR="00591BE2" w:rsidRPr="0051414C">
        <w:rPr>
          <w:highlight w:val="white"/>
        </w:rPr>
        <w:fldChar w:fldCharType="separate"/>
      </w:r>
      <w:r w:rsidR="00ED0581" w:rsidRPr="0051414C">
        <w:rPr>
          <w:noProof/>
          <w:highlight w:val="white"/>
          <w:vertAlign w:val="superscript"/>
        </w:rPr>
        <w:t>22,23</w:t>
      </w:r>
      <w:r w:rsidR="00591BE2" w:rsidRPr="0051414C">
        <w:rPr>
          <w:highlight w:val="white"/>
        </w:rPr>
        <w:fldChar w:fldCharType="end"/>
      </w:r>
      <w:r w:rsidRPr="0051414C">
        <w:rPr>
          <w:highlight w:val="white"/>
        </w:rPr>
        <w:t>.</w:t>
      </w:r>
      <w:r w:rsidR="00EF3B23">
        <w:rPr>
          <w:highlight w:val="white"/>
        </w:rPr>
        <w:t xml:space="preserve"> </w:t>
      </w:r>
      <w:r w:rsidRPr="0051414C">
        <w:rPr>
          <w:highlight w:val="white"/>
        </w:rPr>
        <w:t xml:space="preserve">However, the </w:t>
      </w:r>
      <w:r w:rsidR="005C327F" w:rsidRPr="0051414C">
        <w:rPr>
          <w:highlight w:val="white"/>
        </w:rPr>
        <w:t xml:space="preserve">lack of </w:t>
      </w:r>
      <w:r w:rsidRPr="0051414C">
        <w:rPr>
          <w:highlight w:val="white"/>
        </w:rPr>
        <w:t xml:space="preserve">data and physical understanding </w:t>
      </w:r>
      <w:r w:rsidR="0076361D" w:rsidRPr="0051414C">
        <w:rPr>
          <w:highlight w:val="white"/>
        </w:rPr>
        <w:t xml:space="preserve">make it more difficult </w:t>
      </w:r>
      <w:r w:rsidRPr="0051414C">
        <w:rPr>
          <w:highlight w:val="white"/>
        </w:rPr>
        <w:t xml:space="preserve">to detect and </w:t>
      </w:r>
      <w:r w:rsidR="0076361D" w:rsidRPr="0051414C">
        <w:rPr>
          <w:highlight w:val="white"/>
        </w:rPr>
        <w:t>project</w:t>
      </w:r>
      <w:r w:rsidRPr="0051414C">
        <w:rPr>
          <w:highlight w:val="white"/>
        </w:rPr>
        <w:t xml:space="preserve"> </w:t>
      </w:r>
      <w:r w:rsidR="0076361D" w:rsidRPr="0051414C">
        <w:rPr>
          <w:highlight w:val="white"/>
        </w:rPr>
        <w:t xml:space="preserve">trends in </w:t>
      </w:r>
      <w:r w:rsidRPr="0051414C">
        <w:rPr>
          <w:highlight w:val="white"/>
        </w:rPr>
        <w:t>ice storm</w:t>
      </w:r>
      <w:r w:rsidR="00163E15" w:rsidRPr="0051414C">
        <w:rPr>
          <w:highlight w:val="white"/>
        </w:rPr>
        <w:t>s</w:t>
      </w:r>
      <w:r w:rsidRPr="0051414C">
        <w:rPr>
          <w:highlight w:val="white"/>
        </w:rPr>
        <w:t xml:space="preserve"> than other types of extreme events</w:t>
      </w:r>
      <w:r w:rsidR="00522B3E" w:rsidRPr="0051414C">
        <w:rPr>
          <w:highlight w:val="white"/>
        </w:rPr>
        <w:fldChar w:fldCharType="begin"/>
      </w:r>
      <w:r w:rsidR="00ED0581" w:rsidRPr="0051414C">
        <w:rPr>
          <w:highlight w:val="white"/>
        </w:rPr>
        <w:instrText xml:space="preserve"> ADDIN EN.CITE &lt;EndNote&gt;&lt;Cite&gt;&lt;Author&gt;Kunkel&lt;/Author&gt;&lt;Year&gt;2013&lt;/Year&gt;&lt;RecNum&gt;3532&lt;/RecNum&gt;&lt;DisplayText&gt;&lt;style face="superscript"&gt;24&lt;/style&gt;&lt;/DisplayText&gt;&lt;record&gt;&lt;rec-number&gt;3532&lt;/rec-number&gt;&lt;foreign-keys&gt;&lt;key app="EN" db-id="tpa9zadt5saftpef0xk5rsfta92svt50eerr" timestamp="1576612271"&gt;3532&lt;/key&gt;&lt;/foreign-keys&gt;&lt;ref-type name="Journal Article"&gt;17&lt;/ref-type&gt;&lt;contributors&gt;&lt;authors&gt;&lt;author&gt;Kunkel, K. E.&lt;/author&gt;&lt;author&gt;Karl, T. R.&lt;/author&gt;&lt;author&gt;Brooks, H.&lt;/author&gt;&lt;author&gt;Kossin, J.&lt;/author&gt;&lt;author&gt;Lawrimore, J. H.&lt;/author&gt;&lt;author&gt;Arndt, D.&lt;/author&gt;&lt;author&gt;Bosart, L.&lt;/author&gt;&lt;author&gt;Changnon, C.&lt;/author&gt;&lt;author&gt;Cutter, S. L.&lt;/author&gt;&lt;author&gt;Doesken, N.&lt;/author&gt;&lt;author&gt;Emanuel, K.&lt;/author&gt;&lt;author&gt;Groisman, P. Y.&lt;/author&gt;&lt;author&gt;Katz, R. W.&lt;/author&gt;&lt;author&gt;Knutson, T.&lt;/author&gt;&lt;author&gt;O&amp;apos;Brien, J.&lt;/author&gt;&lt;author&gt;Paciorek, C. J.&lt;/author&gt;&lt;author&gt;Peterson, T. C.&lt;/author&gt;&lt;author&gt;Redmond, K.&lt;/author&gt;&lt;author&gt;Robinson, D.&lt;/author&gt;&lt;author&gt;Trapp, J.&lt;/author&gt;&lt;author&gt;Vose, R.&lt;/author&gt;&lt;author&gt;Weaver, S.&lt;/author&gt;&lt;author&gt;Wehner, M.&lt;/author&gt;&lt;author&gt;Wolter, K.&lt;/author&gt;&lt;author&gt;Wuebbles, D.&lt;/author&gt;&lt;/authors&gt;&lt;/contributors&gt;&lt;titles&gt;&lt;title&gt;Monitoring and understanding trends in extreme storms: State of knowledge&lt;/title&gt;&lt;secondary-title&gt;Bulletin of the American Meteorological Society&lt;/secondary-title&gt;&lt;/titles&gt;&lt;periodical&gt;&lt;full-title&gt;Bulletin of the American Meteorological Society&lt;/full-title&gt;&lt;/periodical&gt;&lt;pages&gt;499-514&lt;/pages&gt;&lt;volume&gt;94&lt;/volume&gt;&lt;number&gt;4&lt;/number&gt;&lt;keywords&gt;&lt;keyword&gt;weather&lt;/keyword&gt;&lt;keyword&gt;Climate&lt;/keyword&gt;&lt;keyword&gt;Extreme climate&lt;/keyword&gt;&lt;keyword&gt;Extreme event&lt;/keyword&gt;&lt;/keywords&gt;&lt;dates&gt;&lt;year&gt;2013&lt;/year&gt;&lt;/dates&gt;&lt;label&gt;3486&lt;/label&gt;&lt;urls&gt;&lt;related-urls&gt;&lt;url&gt;https://journals.ametsoc.org/doi/abs/10.1175/BAMS-D-11-00262.1&lt;/url&gt;&lt;/related-urls&gt;&lt;/urls&gt;&lt;electronic-resource-num&gt;10.1175/bams-d-11-00262.1&lt;/electronic-resource-num&gt;&lt;/record&gt;&lt;/Cite&gt;&lt;/EndNote&gt;</w:instrText>
      </w:r>
      <w:r w:rsidR="00522B3E" w:rsidRPr="0051414C">
        <w:rPr>
          <w:highlight w:val="white"/>
        </w:rPr>
        <w:fldChar w:fldCharType="separate"/>
      </w:r>
      <w:r w:rsidR="00ED0581" w:rsidRPr="0051414C">
        <w:rPr>
          <w:noProof/>
          <w:highlight w:val="white"/>
          <w:vertAlign w:val="superscript"/>
        </w:rPr>
        <w:t>24</w:t>
      </w:r>
      <w:r w:rsidR="00522B3E" w:rsidRPr="0051414C">
        <w:rPr>
          <w:highlight w:val="white"/>
        </w:rPr>
        <w:fldChar w:fldCharType="end"/>
      </w:r>
      <w:r w:rsidRPr="0051414C">
        <w:rPr>
          <w:highlight w:val="white"/>
        </w:rPr>
        <w:t>.</w:t>
      </w:r>
    </w:p>
    <w:p w14:paraId="2AAEEBD6" w14:textId="77777777" w:rsidR="003B30DE" w:rsidRPr="0051414C" w:rsidRDefault="003B30DE" w:rsidP="0051414C">
      <w:pPr>
        <w:widowControl/>
        <w:rPr>
          <w:highlight w:val="white"/>
        </w:rPr>
      </w:pPr>
    </w:p>
    <w:p w14:paraId="37BB16F7" w14:textId="6FC82E57" w:rsidR="0007391B" w:rsidRPr="0051414C" w:rsidRDefault="00C307E7" w:rsidP="0051414C">
      <w:pPr>
        <w:widowControl/>
        <w:rPr>
          <w:highlight w:val="white"/>
        </w:rPr>
      </w:pPr>
      <w:r w:rsidRPr="0051414C">
        <w:rPr>
          <w:highlight w:val="white"/>
        </w:rPr>
        <w:t>Since major ice storms are relatively rare, they are challenging to study.</w:t>
      </w:r>
      <w:r w:rsidR="00EF3B23">
        <w:rPr>
          <w:highlight w:val="white"/>
        </w:rPr>
        <w:t xml:space="preserve"> </w:t>
      </w:r>
      <w:r w:rsidRPr="0051414C">
        <w:rPr>
          <w:highlight w:val="white"/>
        </w:rPr>
        <w:t xml:space="preserve">It is difficult to predict when and where they will occur, and it is generally impractical to “chase” storms for research purposes. Consequently, most ice storm studies have been unplanned </w:t>
      </w:r>
      <w:r w:rsidRPr="002D39A1">
        <w:rPr>
          <w:iCs/>
          <w:highlight w:val="white"/>
        </w:rPr>
        <w:t>post hoc</w:t>
      </w:r>
      <w:r w:rsidRPr="0051414C">
        <w:rPr>
          <w:highlight w:val="white"/>
        </w:rPr>
        <w:t xml:space="preserve"> assessments occurring in the wake of major storms.</w:t>
      </w:r>
      <w:r w:rsidR="00EF3B23">
        <w:rPr>
          <w:highlight w:val="white"/>
        </w:rPr>
        <w:t xml:space="preserve"> </w:t>
      </w:r>
      <w:r w:rsidRPr="0051414C">
        <w:rPr>
          <w:highlight w:val="white"/>
        </w:rPr>
        <w:t xml:space="preserve">This research approach is not ideal because </w:t>
      </w:r>
      <w:r w:rsidR="0076361D" w:rsidRPr="0051414C">
        <w:rPr>
          <w:highlight w:val="white"/>
        </w:rPr>
        <w:t>of the inability to</w:t>
      </w:r>
      <w:r w:rsidR="00164EBC" w:rsidRPr="0051414C">
        <w:rPr>
          <w:highlight w:val="white"/>
        </w:rPr>
        <w:t xml:space="preserve"> </w:t>
      </w:r>
      <w:r w:rsidRPr="0051414C">
        <w:rPr>
          <w:highlight w:val="white"/>
        </w:rPr>
        <w:t>collect baseline data before a storm.</w:t>
      </w:r>
      <w:r w:rsidR="00EF3B23">
        <w:rPr>
          <w:highlight w:val="white"/>
        </w:rPr>
        <w:t xml:space="preserve"> </w:t>
      </w:r>
      <w:r w:rsidRPr="0051414C">
        <w:rPr>
          <w:highlight w:val="white"/>
        </w:rPr>
        <w:t>Additionally, it can be difficult to find unaffected areas for comparison with damaged areas when ice storms cover a large geographic extent.</w:t>
      </w:r>
      <w:r w:rsidR="00EF3B23">
        <w:rPr>
          <w:highlight w:val="white"/>
        </w:rPr>
        <w:t xml:space="preserve"> </w:t>
      </w:r>
      <w:r w:rsidRPr="0051414C">
        <w:rPr>
          <w:highlight w:val="white"/>
        </w:rPr>
        <w:t>Rather than waiting for natural storms to occur, experimental approaches may offer advantages because they enable close control over the timing and intensity of icing events</w:t>
      </w:r>
      <w:r w:rsidR="00F7264F" w:rsidRPr="0051414C">
        <w:rPr>
          <w:highlight w:val="white"/>
        </w:rPr>
        <w:t xml:space="preserve"> and allow for appropriate reference conditions to clearly evaluate effects</w:t>
      </w:r>
      <w:r w:rsidRPr="0051414C">
        <w:rPr>
          <w:highlight w:val="white"/>
        </w:rPr>
        <w:t>.</w:t>
      </w:r>
    </w:p>
    <w:p w14:paraId="0BD79A91" w14:textId="77777777" w:rsidR="003B30DE" w:rsidRPr="0051414C" w:rsidRDefault="003B30DE" w:rsidP="0051414C">
      <w:pPr>
        <w:widowControl/>
        <w:rPr>
          <w:highlight w:val="white"/>
        </w:rPr>
      </w:pPr>
    </w:p>
    <w:p w14:paraId="33CF812C" w14:textId="58E38EAF" w:rsidR="00D37A2B" w:rsidRPr="0051414C" w:rsidRDefault="00C307E7" w:rsidP="0051414C">
      <w:pPr>
        <w:widowControl/>
        <w:rPr>
          <w:highlight w:val="white"/>
        </w:rPr>
      </w:pPr>
      <w:r w:rsidRPr="0051414C">
        <w:rPr>
          <w:highlight w:val="white"/>
        </w:rPr>
        <w:t>Experimental approaches also pose challenges, especially in forested ecosystems.</w:t>
      </w:r>
      <w:r w:rsidR="00EF3B23">
        <w:rPr>
          <w:highlight w:val="white"/>
        </w:rPr>
        <w:t xml:space="preserve"> </w:t>
      </w:r>
      <w:r w:rsidRPr="0051414C">
        <w:rPr>
          <w:highlight w:val="white"/>
        </w:rPr>
        <w:t xml:space="preserve">The </w:t>
      </w:r>
      <w:r w:rsidR="002017AB" w:rsidRPr="0051414C">
        <w:rPr>
          <w:highlight w:val="white"/>
        </w:rPr>
        <w:t>height and width</w:t>
      </w:r>
      <w:r w:rsidRPr="0051414C">
        <w:rPr>
          <w:highlight w:val="white"/>
        </w:rPr>
        <w:t xml:space="preserve"> of trees </w:t>
      </w:r>
      <w:r w:rsidR="002017AB" w:rsidRPr="0051414C">
        <w:rPr>
          <w:highlight w:val="white"/>
        </w:rPr>
        <w:t xml:space="preserve">and the canopy </w:t>
      </w:r>
      <w:r w:rsidRPr="0051414C">
        <w:rPr>
          <w:highlight w:val="white"/>
        </w:rPr>
        <w:t>makes them difficult to experimentally manipulate, as compared to lower-stature grasslands or shrublands.</w:t>
      </w:r>
      <w:r w:rsidR="00EF3B23">
        <w:rPr>
          <w:highlight w:val="white"/>
        </w:rPr>
        <w:t xml:space="preserve"> </w:t>
      </w:r>
      <w:r w:rsidRPr="0051414C">
        <w:rPr>
          <w:highlight w:val="white"/>
        </w:rPr>
        <w:t xml:space="preserve">Additionally, disturbance from ice storms is diffuse, both vertically through the </w:t>
      </w:r>
      <w:r w:rsidR="00E90AEF" w:rsidRPr="0051414C">
        <w:rPr>
          <w:highlight w:val="white"/>
        </w:rPr>
        <w:t xml:space="preserve">forest </w:t>
      </w:r>
      <w:r w:rsidRPr="0051414C">
        <w:rPr>
          <w:highlight w:val="white"/>
        </w:rPr>
        <w:t>canopy and across the landscape, which is difficult to simulate.</w:t>
      </w:r>
      <w:r w:rsidR="00EF3B23">
        <w:rPr>
          <w:highlight w:val="white"/>
        </w:rPr>
        <w:t xml:space="preserve"> </w:t>
      </w:r>
      <w:r w:rsidRPr="0051414C">
        <w:rPr>
          <w:highlight w:val="white"/>
        </w:rPr>
        <w:t>We know of only one other study that attempted to simulate ice storm impacts in a forest ecosystem</w:t>
      </w:r>
      <w:r w:rsidR="00DE3A10" w:rsidRPr="0051414C">
        <w:rPr>
          <w:highlight w:val="white"/>
        </w:rPr>
        <w:fldChar w:fldCharType="begin"/>
      </w:r>
      <w:r w:rsidR="00ED0581" w:rsidRPr="0051414C">
        <w:rPr>
          <w:highlight w:val="white"/>
        </w:rPr>
        <w:instrText xml:space="preserve"> ADDIN EN.CITE &lt;EndNote&gt;&lt;Cite&gt;&lt;Author&gt;Dipesh&lt;/Author&gt;&lt;Year&gt;2015&lt;/Year&gt;&lt;RecNum&gt;56&lt;/RecNum&gt;&lt;DisplayText&gt;&lt;style face="superscript"&gt;25&lt;/style&gt;&lt;/DisplayText&gt;&lt;record&gt;&lt;rec-number&gt;56&lt;/rec-number&gt;&lt;foreign-keys&gt;&lt;key app="EN" db-id="0d0wxxd00artv2ev9wpvdztfdxa9e09watfr" timestamp="1581345144"&gt;56&lt;/key&gt;&lt;/foreign-keys&gt;&lt;ref-type name="Journal Article"&gt;17&lt;/ref-type&gt;&lt;contributors&gt;&lt;authors&gt;&lt;author&gt;Dipesh, K. C.&lt;/author&gt;&lt;author&gt;Will, R. E.&lt;/author&gt;&lt;author&gt;Hennessey, T. C.&lt;/author&gt;&lt;author&gt;Lynch, T. B.&lt;/author&gt;&lt;author&gt;Heinemann, R. A.&lt;/author&gt;&lt;author&gt;Holeman, R. T.&lt;/author&gt;&lt;author&gt;Wilson, D. E.&lt;/author&gt;&lt;/authors&gt;&lt;/contributors&gt;&lt;titles&gt;&lt;title&gt;Effects of simulated ice storm damage on midrotation loblolly pine stands&lt;/title&gt;&lt;secondary-title&gt;Forest Science&lt;/secondary-title&gt;&lt;/titles&gt;&lt;periodical&gt;&lt;full-title&gt;Forest Science&lt;/full-title&gt;&lt;/periodical&gt;&lt;pages&gt;774-779&lt;/pages&gt;&lt;volume&gt;61&lt;/volume&gt;&lt;number&gt;4&lt;/number&gt;&lt;keywords&gt;&lt;keyword&gt;ice storm&lt;/keyword&gt;&lt;keyword&gt;thinning&lt;/keyword&gt;&lt;keyword&gt;forest growth&lt;/keyword&gt;&lt;keyword&gt;disturbance&lt;/keyword&gt;&lt;keyword&gt;oklahoma&lt;/keyword&gt;&lt;keyword&gt;loblolly pine&lt;/keyword&gt;&lt;/keywords&gt;&lt;dates&gt;&lt;year&gt;2015&lt;/year&gt;&lt;/dates&gt;&lt;isbn&gt;0015-749X&lt;/isbn&gt;&lt;label&gt;3508&lt;/label&gt;&lt;urls&gt;&lt;related-urls&gt;&lt;url&gt;https://doi.org/10.5849/forsci.14-060&lt;/url&gt;&lt;/related-urls&gt;&lt;/urls&gt;&lt;electronic-resource-num&gt;10.5849/forsci.14-060&lt;/electronic-resource-num&gt;&lt;access-date&gt;2/10/2020&lt;/access-date&gt;&lt;/record&gt;&lt;/Cite&gt;&lt;/EndNote&gt;</w:instrText>
      </w:r>
      <w:r w:rsidR="00DE3A10" w:rsidRPr="0051414C">
        <w:rPr>
          <w:highlight w:val="white"/>
        </w:rPr>
        <w:fldChar w:fldCharType="separate"/>
      </w:r>
      <w:r w:rsidR="00ED0581" w:rsidRPr="0051414C">
        <w:rPr>
          <w:noProof/>
          <w:highlight w:val="white"/>
          <w:vertAlign w:val="superscript"/>
        </w:rPr>
        <w:t>25</w:t>
      </w:r>
      <w:r w:rsidR="00DE3A10" w:rsidRPr="0051414C">
        <w:rPr>
          <w:highlight w:val="white"/>
        </w:rPr>
        <w:fldChar w:fldCharType="end"/>
      </w:r>
      <w:r w:rsidRPr="0051414C">
        <w:rPr>
          <w:highlight w:val="white"/>
        </w:rPr>
        <w:t>.</w:t>
      </w:r>
      <w:r w:rsidR="00EF3B23">
        <w:rPr>
          <w:highlight w:val="white"/>
        </w:rPr>
        <w:t xml:space="preserve"> </w:t>
      </w:r>
      <w:r w:rsidRPr="0051414C">
        <w:rPr>
          <w:highlight w:val="white"/>
        </w:rPr>
        <w:t>In this case, a rifle was used to remove up to 52% of the crown in a loblolly pine stand in Oklahoma.</w:t>
      </w:r>
      <w:r w:rsidR="00EF3B23">
        <w:rPr>
          <w:highlight w:val="white"/>
        </w:rPr>
        <w:t xml:space="preserve"> </w:t>
      </w:r>
      <w:r w:rsidRPr="0051414C">
        <w:rPr>
          <w:highlight w:val="white"/>
        </w:rPr>
        <w:t>Although this method produce</w:t>
      </w:r>
      <w:r w:rsidR="00FE21B5" w:rsidRPr="0051414C">
        <w:rPr>
          <w:highlight w:val="white"/>
        </w:rPr>
        <w:t>d</w:t>
      </w:r>
      <w:r w:rsidRPr="0051414C">
        <w:rPr>
          <w:highlight w:val="white"/>
        </w:rPr>
        <w:t xml:space="preserve"> results that are characteristic of ice storms, it is not effective at removing larger branches and does not cause the trees to bend over, which is common with natural ice storms.</w:t>
      </w:r>
      <w:r w:rsidR="00EF3B23">
        <w:rPr>
          <w:highlight w:val="white"/>
        </w:rPr>
        <w:t xml:space="preserve"> </w:t>
      </w:r>
      <w:r w:rsidRPr="0051414C">
        <w:rPr>
          <w:highlight w:val="white"/>
        </w:rPr>
        <w:t xml:space="preserve">While no other experimental methods have been used to study ice storms specifically, there are some parallels between our </w:t>
      </w:r>
      <w:r w:rsidR="001876F3" w:rsidRPr="0051414C">
        <w:rPr>
          <w:highlight w:val="white"/>
        </w:rPr>
        <w:t>approach</w:t>
      </w:r>
      <w:r w:rsidRPr="0051414C">
        <w:rPr>
          <w:highlight w:val="white"/>
        </w:rPr>
        <w:t xml:space="preserve"> and other types of forest disturbance manipulations. For example, gap dynamics have been studied by felling individual trees</w:t>
      </w:r>
      <w:r w:rsidR="00DE3A10" w:rsidRPr="0051414C">
        <w:rPr>
          <w:highlight w:val="white"/>
        </w:rPr>
        <w:fldChar w:fldCharType="begin"/>
      </w:r>
      <w:r w:rsidR="00ED0581" w:rsidRPr="0051414C">
        <w:rPr>
          <w:highlight w:val="white"/>
        </w:rPr>
        <w:instrText xml:space="preserve"> ADDIN EN.CITE &lt;EndNote&gt;&lt;Cite&gt;&lt;Author&gt;Collins&lt;/Author&gt;&lt;Year&gt;1988&lt;/Year&gt;&lt;RecNum&gt;3533&lt;/RecNum&gt;&lt;DisplayText&gt;&lt;style face="superscript"&gt;26&lt;/style&gt;&lt;/DisplayText&gt;&lt;record&gt;&lt;rec-number&gt;3533&lt;/rec-number&gt;&lt;foreign-keys&gt;&lt;key app="EN" db-id="tpa9zadt5saftpef0xk5rsfta92svt50eerr" timestamp="1576612971"&gt;3533&lt;/key&gt;&lt;/foreign-keys&gt;&lt;ref-type name="Journal Article"&gt;17&lt;/ref-type&gt;&lt;contributors&gt;&lt;authors&gt;&lt;author&gt;Collins, B. S.&lt;/author&gt;&lt;author&gt;Pickett, S. T. A.&lt;/author&gt;&lt;/authors&gt;&lt;/contributors&gt;&lt;titles&gt;&lt;title&gt;Demographic responses of herb layer species to experimental canopy gaps in a northern hardwoods forest&lt;/title&gt;&lt;secondary-title&gt;Journal of Ecology&lt;/secondary-title&gt;&lt;/titles&gt;&lt;periodical&gt;&lt;full-title&gt;Journal of Ecology&lt;/full-title&gt;&lt;/periodical&gt;&lt;pages&gt;437-450&lt;/pages&gt;&lt;volume&gt;76&lt;/volume&gt;&lt;number&gt;2&lt;/number&gt;&lt;keywords&gt;&lt;keyword&gt;canopy&lt;/keyword&gt;&lt;keyword&gt;gaps&lt;/keyword&gt;&lt;keyword&gt;pennsylvania&lt;/keyword&gt;&lt;keyword&gt;herb&lt;/keyword&gt;&lt;/keywords&gt;&lt;dates&gt;&lt;year&gt;1988&lt;/year&gt;&lt;/dates&gt;&lt;publisher&gt;[Wiley, British Ecological Society]&lt;/publisher&gt;&lt;isbn&gt;00220477, 13652745&lt;/isbn&gt;&lt;label&gt;3487&lt;/label&gt;&lt;urls&gt;&lt;related-urls&gt;&lt;url&gt;www.jstor.org/stable/2260604&lt;/url&gt;&lt;/related-urls&gt;&lt;/urls&gt;&lt;custom1&gt;Full publication date: Jun., 1988&lt;/custom1&gt;&lt;electronic-resource-num&gt;10.2307/2260604&lt;/electronic-resource-num&gt;&lt;remote-database-name&gt;JSTOR&lt;/remote-database-name&gt;&lt;/record&gt;&lt;/Cite&gt;&lt;/EndNote&gt;</w:instrText>
      </w:r>
      <w:r w:rsidR="00DE3A10" w:rsidRPr="0051414C">
        <w:rPr>
          <w:highlight w:val="white"/>
        </w:rPr>
        <w:fldChar w:fldCharType="separate"/>
      </w:r>
      <w:r w:rsidR="00ED0581" w:rsidRPr="0051414C">
        <w:rPr>
          <w:noProof/>
          <w:highlight w:val="white"/>
          <w:vertAlign w:val="superscript"/>
        </w:rPr>
        <w:t>26</w:t>
      </w:r>
      <w:r w:rsidR="00DE3A10" w:rsidRPr="0051414C">
        <w:rPr>
          <w:highlight w:val="white"/>
        </w:rPr>
        <w:fldChar w:fldCharType="end"/>
      </w:r>
      <w:r w:rsidRPr="0051414C">
        <w:rPr>
          <w:highlight w:val="white"/>
        </w:rPr>
        <w:t>, forest pest invasions by girdling trees</w:t>
      </w:r>
      <w:r w:rsidR="002438C1" w:rsidRPr="0051414C">
        <w:rPr>
          <w:highlight w:val="white"/>
        </w:rPr>
        <w:fldChar w:fldCharType="begin"/>
      </w:r>
      <w:r w:rsidR="00ED0581" w:rsidRPr="0051414C">
        <w:rPr>
          <w:highlight w:val="white"/>
        </w:rPr>
        <w:instrText xml:space="preserve"> ADDIN EN.CITE &lt;EndNote&gt;&lt;Cite&gt;&lt;Author&gt;Yorks&lt;/Author&gt;&lt;Year&gt;2003&lt;/Year&gt;&lt;RecNum&gt;3&lt;/RecNum&gt;&lt;DisplayText&gt;&lt;style face="superscript"&gt;27&lt;/style&gt;&lt;/DisplayText&gt;&lt;record&gt;&lt;rec-number&gt;3&lt;/rec-number&gt;&lt;foreign-keys&gt;&lt;key app="EN" db-id="0d0wxxd00artv2ev9wpvdztfdxa9e09watfr" timestamp="1571428317"&gt;3&lt;/key&gt;&lt;/foreign-keys&gt;&lt;ref-type name="Journal Article"&gt;17&lt;/ref-type&gt;&lt;contributors&gt;&lt;authors&gt;&lt;author&gt;Yorks, T. E.&lt;/author&gt;&lt;author&gt;Leopold, D. J.&lt;/author&gt;&lt;author&gt;Raynal, D. J.&lt;/author&gt;&lt;/authors&gt;&lt;/contributors&gt;&lt;titles&gt;&lt;title&gt;Effects of Tsuga canadensis mortality on soil water chemistry and understory vegetation:  possible consequences of an invasive insect herbivore&lt;/title&gt;&lt;secondary-title&gt;Canadian Journal of Forest Research&lt;/secondary-title&gt;&lt;/titles&gt;&lt;periodical&gt;&lt;full-title&gt;Canadian Journal of Forest Research&lt;/full-title&gt;&lt;/periodical&gt;&lt;pages&gt;1525-1537&lt;/pages&gt;&lt;volume&gt;33&lt;/volume&gt;&lt;number&gt;8&lt;/number&gt;&lt;keywords&gt;&lt;keyword&gt;GIRDLE&lt;/keyword&gt;&lt;keyword&gt;HEMLOCK&lt;/keyword&gt;&lt;keyword&gt;SOIL WATER&lt;/keyword&gt;&lt;keyword&gt;VEGETATION&lt;/keyword&gt;&lt;keyword&gt;INSECT&lt;/keyword&gt;&lt;keyword&gt;HEMLOCK WOOLY ADELGID&lt;/keyword&gt;&lt;keyword&gt;CATSKILL&lt;/keyword&gt;&lt;keyword&gt;NEW YORK&lt;/keyword&gt;&lt;/keywords&gt;&lt;dates&gt;&lt;year&gt;2003&lt;/year&gt;&lt;/dates&gt;&lt;label&gt;1182&lt;/label&gt;&lt;urls&gt;&lt;/urls&gt;&lt;/record&gt;&lt;/Cite&gt;&lt;/EndNote&gt;</w:instrText>
      </w:r>
      <w:r w:rsidR="002438C1" w:rsidRPr="0051414C">
        <w:rPr>
          <w:highlight w:val="white"/>
        </w:rPr>
        <w:fldChar w:fldCharType="separate"/>
      </w:r>
      <w:r w:rsidR="00ED0581" w:rsidRPr="0051414C">
        <w:rPr>
          <w:noProof/>
          <w:highlight w:val="white"/>
          <w:vertAlign w:val="superscript"/>
        </w:rPr>
        <w:t>27</w:t>
      </w:r>
      <w:r w:rsidR="002438C1" w:rsidRPr="0051414C">
        <w:rPr>
          <w:highlight w:val="white"/>
        </w:rPr>
        <w:fldChar w:fldCharType="end"/>
      </w:r>
      <w:r w:rsidRPr="0051414C">
        <w:rPr>
          <w:highlight w:val="white"/>
        </w:rPr>
        <w:t>, and hurricanes by pruning</w:t>
      </w:r>
      <w:r w:rsidR="002438C1" w:rsidRPr="0051414C">
        <w:rPr>
          <w:highlight w:val="white"/>
        </w:rPr>
        <w:fldChar w:fldCharType="begin"/>
      </w:r>
      <w:r w:rsidR="00ED0581" w:rsidRPr="0051414C">
        <w:rPr>
          <w:highlight w:val="white"/>
        </w:rPr>
        <w:instrText xml:space="preserve"> ADDIN EN.CITE &lt;EndNote&gt;&lt;Cite&gt;&lt;Author&gt;Zimmerman&lt;/Author&gt;&lt;Year&gt;2014&lt;/Year&gt;&lt;RecNum&gt;3534&lt;/RecNum&gt;&lt;DisplayText&gt;&lt;style face="superscript"&gt;28&lt;/style&gt;&lt;/DisplayText&gt;&lt;record&gt;&lt;rec-number&gt;3534&lt;/rec-number&gt;&lt;foreign-keys&gt;&lt;key app="EN" db-id="tpa9zadt5saftpef0xk5rsfta92svt50eerr" timestamp="1576613164"&gt;3534&lt;/key&gt;&lt;/foreign-keys&gt;&lt;ref-type name="Journal Article"&gt;17&lt;/ref-type&gt;&lt;contributors&gt;&lt;authors&gt;&lt;author&gt;Zimmerman, J. K.&lt;/author&gt;&lt;author&gt;Hogan, J. A.&lt;/author&gt;&lt;author&gt;Shiels, A. B.&lt;/author&gt;&lt;author&gt;Bithorn, J. E.&lt;/author&gt;&lt;author&gt;Carmona, S. M.&lt;/author&gt;&lt;author&gt;Brokaw, N.&lt;/author&gt;&lt;/authors&gt;&lt;/contributors&gt;&lt;titles&gt;&lt;title&gt;Seven-year responses of trees to experimental hurricane effects in a tropical rainforest, Puerto Rico&lt;/title&gt;&lt;secondary-title&gt;Forest Ecology and Management&lt;/secondary-title&gt;&lt;/titles&gt;&lt;periodical&gt;&lt;full-title&gt;Forest Ecology and Management&lt;/full-title&gt;&lt;/periodical&gt;&lt;pages&gt;64-74&lt;/pages&gt;&lt;volume&gt;332&lt;/volume&gt;&lt;keywords&gt;&lt;keyword&gt;Basal area&lt;/keyword&gt;&lt;keyword&gt;Intermediate Disturbance Hypothesis&lt;/keyword&gt;&lt;keyword&gt;Luquillo Experimental Forest&lt;/keyword&gt;&lt;keyword&gt;Mortality&lt;/keyword&gt;&lt;keyword&gt;Recruitment&lt;/keyword&gt;&lt;keyword&gt;Species diversity&lt;/keyword&gt;&lt;keyword&gt;hurricane&lt;/keyword&gt;&lt;keyword&gt;extreme event&lt;/keyword&gt;&lt;/keywords&gt;&lt;dates&gt;&lt;year&gt;2014&lt;/year&gt;&lt;pub-dates&gt;&lt;date&gt;2014/11/15/&lt;/date&gt;&lt;/pub-dates&gt;&lt;/dates&gt;&lt;isbn&gt;0378-1127&lt;/isbn&gt;&lt;label&gt;3488&lt;/label&gt;&lt;urls&gt;&lt;related-urls&gt;&lt;url&gt;http://www.sciencedirect.com/science/article/pii/S0378112714001248&lt;/url&gt;&lt;/related-urls&gt;&lt;/urls&gt;&lt;electronic-resource-num&gt;https://doi.org/10.1016/j.foreco.2014.02.029&lt;/electronic-resource-num&gt;&lt;/record&gt;&lt;/Cite&gt;&lt;/EndNote&gt;</w:instrText>
      </w:r>
      <w:r w:rsidR="002438C1" w:rsidRPr="0051414C">
        <w:rPr>
          <w:highlight w:val="white"/>
        </w:rPr>
        <w:fldChar w:fldCharType="separate"/>
      </w:r>
      <w:r w:rsidR="00ED0581" w:rsidRPr="0051414C">
        <w:rPr>
          <w:noProof/>
          <w:highlight w:val="white"/>
          <w:vertAlign w:val="superscript"/>
        </w:rPr>
        <w:t>28</w:t>
      </w:r>
      <w:r w:rsidR="002438C1" w:rsidRPr="0051414C">
        <w:rPr>
          <w:highlight w:val="white"/>
        </w:rPr>
        <w:fldChar w:fldCharType="end"/>
      </w:r>
      <w:r w:rsidRPr="0051414C">
        <w:rPr>
          <w:highlight w:val="white"/>
        </w:rPr>
        <w:t xml:space="preserve"> or pulling down whole trees with a winch and cable</w:t>
      </w:r>
      <w:r w:rsidR="002438C1" w:rsidRPr="0051414C">
        <w:rPr>
          <w:highlight w:val="white"/>
        </w:rPr>
        <w:fldChar w:fldCharType="begin"/>
      </w:r>
      <w:r w:rsidR="00ED0581" w:rsidRPr="0051414C">
        <w:rPr>
          <w:highlight w:val="white"/>
        </w:rPr>
        <w:instrText xml:space="preserve"> ADDIN EN.CITE &lt;EndNote&gt;&lt;Cite&gt;&lt;Author&gt;Cooper-Ellis&lt;/Author&gt;&lt;Year&gt;1999&lt;/Year&gt;&lt;RecNum&gt;3512&lt;/RecNum&gt;&lt;DisplayText&gt;&lt;style face="superscript"&gt;29&lt;/style&gt;&lt;/DisplayText&gt;&lt;record&gt;&lt;rec-number&gt;3512&lt;/rec-number&gt;&lt;foreign-keys&gt;&lt;key app="EN" db-id="tpa9zadt5saftpef0xk5rsfta92svt50eerr" timestamp="1571427925"&gt;3512&lt;/key&gt;&lt;/foreign-keys&gt;&lt;ref-type name="Journal Article"&gt;17&lt;/ref-type&gt;&lt;contributors&gt;&lt;authors&gt;&lt;author&gt;Cooper-Ellis, S.&lt;/author&gt;&lt;author&gt;Foster, D. R.&lt;/author&gt;&lt;author&gt;Carlton, G.&lt;/author&gt;&lt;author&gt;Lezberg, A.&lt;/author&gt;&lt;/authors&gt;&lt;/contributors&gt;&lt;titles&gt;&lt;title&gt;Forest response to catastrophic wind:  Rusults from an experimental hurricane&lt;/title&gt;&lt;secondary-title&gt;Ecology&lt;/secondary-title&gt;&lt;/titles&gt;&lt;periodical&gt;&lt;full-title&gt;Ecology&lt;/full-title&gt;&lt;/periodical&gt;&lt;pages&gt;2683-2696&lt;/pages&gt;&lt;volume&gt;80&lt;/volume&gt;&lt;number&gt;8&lt;/number&gt;&lt;keywords&gt;&lt;keyword&gt;hurricane&lt;/keyword&gt;&lt;keyword&gt;wind&lt;/keyword&gt;&lt;keyword&gt;disturbance&lt;/keyword&gt;&lt;keyword&gt;forest&lt;/keyword&gt;&lt;keyword&gt;experiment&lt;/keyword&gt;&lt;keyword&gt;methods&lt;/keyword&gt;&lt;/keywords&gt;&lt;dates&gt;&lt;year&gt;1999&lt;/year&gt;&lt;/dates&gt;&lt;isbn&gt;0012-9658&lt;/isbn&gt;&lt;label&gt;3467&lt;/label&gt;&lt;urls&gt;&lt;related-urls&gt;&lt;url&gt;https://esajournals.onlinelibrary.wiley.com/doi/abs/10.1890/0012-9658%281999%29080%5B2683%3AFRTCWR%5D2.0.CO%3B2&lt;/url&gt;&lt;/related-urls&gt;&lt;/urls&gt;&lt;electronic-resource-num&gt;10.1890/0012-9658(1999)080[2683:frtcwr]2.0.co;2&lt;/electronic-resource-num&gt;&lt;/record&gt;&lt;/Cite&gt;&lt;/EndNote&gt;</w:instrText>
      </w:r>
      <w:r w:rsidR="002438C1" w:rsidRPr="0051414C">
        <w:rPr>
          <w:highlight w:val="white"/>
        </w:rPr>
        <w:fldChar w:fldCharType="separate"/>
      </w:r>
      <w:r w:rsidR="00ED0581" w:rsidRPr="0051414C">
        <w:rPr>
          <w:noProof/>
          <w:highlight w:val="white"/>
          <w:vertAlign w:val="superscript"/>
        </w:rPr>
        <w:t>29</w:t>
      </w:r>
      <w:r w:rsidR="002438C1" w:rsidRPr="0051414C">
        <w:rPr>
          <w:highlight w:val="white"/>
        </w:rPr>
        <w:fldChar w:fldCharType="end"/>
      </w:r>
      <w:r w:rsidRPr="0051414C">
        <w:rPr>
          <w:highlight w:val="white"/>
        </w:rPr>
        <w:t>.</w:t>
      </w:r>
      <w:r w:rsidR="00EF3B23">
        <w:rPr>
          <w:highlight w:val="white"/>
        </w:rPr>
        <w:t xml:space="preserve"> </w:t>
      </w:r>
      <w:r w:rsidRPr="0051414C">
        <w:rPr>
          <w:highlight w:val="white"/>
        </w:rPr>
        <w:t>Of these approaches, pruning most closely imitates ice storm impacts but is labor intensive and costly.</w:t>
      </w:r>
      <w:r w:rsidR="00EF3B23">
        <w:rPr>
          <w:highlight w:val="white"/>
        </w:rPr>
        <w:t xml:space="preserve"> </w:t>
      </w:r>
      <w:r w:rsidRPr="0051414C">
        <w:rPr>
          <w:highlight w:val="white"/>
        </w:rPr>
        <w:t>The other approaches cause mortality of whole trees, rather than the partial breakage of limbs and branches that is typical of natural ice storms</w:t>
      </w:r>
      <w:r w:rsidR="00D37A2B" w:rsidRPr="0051414C">
        <w:rPr>
          <w:highlight w:val="white"/>
        </w:rPr>
        <w:t>.</w:t>
      </w:r>
    </w:p>
    <w:p w14:paraId="2273BDE0" w14:textId="77777777" w:rsidR="003B30DE" w:rsidRPr="0051414C" w:rsidRDefault="003B30DE" w:rsidP="0051414C">
      <w:pPr>
        <w:widowControl/>
        <w:rPr>
          <w:highlight w:val="white"/>
        </w:rPr>
      </w:pPr>
    </w:p>
    <w:p w14:paraId="2F8EF1EF" w14:textId="71F1CF53" w:rsidR="0007391B" w:rsidRPr="0051414C" w:rsidRDefault="00C307E7" w:rsidP="0051414C">
      <w:pPr>
        <w:widowControl/>
        <w:rPr>
          <w:highlight w:val="white"/>
        </w:rPr>
      </w:pPr>
      <w:r w:rsidRPr="0051414C">
        <w:rPr>
          <w:highlight w:val="white"/>
        </w:rPr>
        <w:t>The protocol described in this paper is useful for closely mimicking natural ice storms and involves spraying water over the forest canopy during sub-freezing conditions to simulate glaze ice events.</w:t>
      </w:r>
      <w:r w:rsidR="00EF3B23">
        <w:rPr>
          <w:highlight w:val="white"/>
        </w:rPr>
        <w:t xml:space="preserve"> </w:t>
      </w:r>
      <w:r w:rsidRPr="0051414C">
        <w:rPr>
          <w:highlight w:val="white"/>
        </w:rPr>
        <w:t xml:space="preserve">The method offers advantages over other means because the damage can be distributed </w:t>
      </w:r>
      <w:r w:rsidR="00D15DEF" w:rsidRPr="0051414C">
        <w:rPr>
          <w:highlight w:val="white"/>
        </w:rPr>
        <w:t xml:space="preserve">relatively </w:t>
      </w:r>
      <w:r w:rsidRPr="0051414C">
        <w:rPr>
          <w:highlight w:val="white"/>
        </w:rPr>
        <w:t>evenly throughout forests over a large area with less effort than pruning or downing whole trees.</w:t>
      </w:r>
      <w:r w:rsidR="00EF3B23">
        <w:rPr>
          <w:highlight w:val="white"/>
        </w:rPr>
        <w:t xml:space="preserve"> </w:t>
      </w:r>
      <w:r w:rsidRPr="0051414C">
        <w:rPr>
          <w:highlight w:val="white"/>
        </w:rPr>
        <w:t>Additionally, the amount of ice accretion can be regulated through the volume of water applied and by selecting a time to spray when weather conditions are conducive</w:t>
      </w:r>
      <w:r w:rsidR="00164EBC" w:rsidRPr="0051414C">
        <w:rPr>
          <w:highlight w:val="white"/>
        </w:rPr>
        <w:t xml:space="preserve"> for optimal ice formation</w:t>
      </w:r>
      <w:r w:rsidRPr="0051414C">
        <w:rPr>
          <w:highlight w:val="white"/>
        </w:rPr>
        <w:t>.</w:t>
      </w:r>
      <w:r w:rsidR="00EF3B23">
        <w:rPr>
          <w:highlight w:val="white"/>
        </w:rPr>
        <w:t xml:space="preserve"> </w:t>
      </w:r>
      <w:r w:rsidRPr="0051414C">
        <w:rPr>
          <w:highlight w:val="white"/>
        </w:rPr>
        <w:t xml:space="preserve">This novel and relatively inexpensive experimental approach </w:t>
      </w:r>
      <w:proofErr w:type="gramStart"/>
      <w:r w:rsidRPr="0051414C">
        <w:rPr>
          <w:highlight w:val="white"/>
        </w:rPr>
        <w:t>enables</w:t>
      </w:r>
      <w:proofErr w:type="gramEnd"/>
      <w:r w:rsidRPr="0051414C">
        <w:rPr>
          <w:highlight w:val="white"/>
        </w:rPr>
        <w:t xml:space="preserve"> </w:t>
      </w:r>
      <w:r w:rsidRPr="0051414C">
        <w:rPr>
          <w:highlight w:val="white"/>
        </w:rPr>
        <w:lastRenderedPageBreak/>
        <w:t>control over the intensity and frequency of icing, which is essential for identifying critical ecological thresholds in forest ecosystems.</w:t>
      </w:r>
    </w:p>
    <w:p w14:paraId="0BE39902" w14:textId="77777777" w:rsidR="003B30DE" w:rsidRPr="0051414C" w:rsidRDefault="003B30DE" w:rsidP="0051414C">
      <w:pPr>
        <w:widowControl/>
        <w:rPr>
          <w:highlight w:val="white"/>
        </w:rPr>
      </w:pPr>
    </w:p>
    <w:p w14:paraId="6588EE78" w14:textId="780379B9" w:rsidR="003B30DE" w:rsidRPr="0051414C" w:rsidRDefault="00C307E7" w:rsidP="0051414C">
      <w:pPr>
        <w:pStyle w:val="Heading1"/>
        <w:keepNext w:val="0"/>
        <w:widowControl/>
      </w:pPr>
      <w:bookmarkStart w:id="6" w:name="_p2xuumrhopcu" w:colFirst="0" w:colLast="0"/>
      <w:bookmarkEnd w:id="6"/>
      <w:r w:rsidRPr="0051414C">
        <w:t>PROTOCOL:</w:t>
      </w:r>
    </w:p>
    <w:p w14:paraId="18AEE9C3" w14:textId="77777777" w:rsidR="00252C8A" w:rsidRPr="0051414C" w:rsidRDefault="00252C8A" w:rsidP="0051414C">
      <w:pPr>
        <w:widowControl/>
      </w:pPr>
    </w:p>
    <w:p w14:paraId="628BCE30" w14:textId="0486F7E2" w:rsidR="0007391B" w:rsidRPr="0051414C" w:rsidRDefault="00C307E7" w:rsidP="0051414C">
      <w:pPr>
        <w:pStyle w:val="Heading2"/>
        <w:keepNext w:val="0"/>
        <w:widowControl/>
      </w:pPr>
      <w:bookmarkStart w:id="7" w:name="_13cwm19ypsaw" w:colFirst="0" w:colLast="0"/>
      <w:bookmarkEnd w:id="7"/>
      <w:r w:rsidRPr="0051414C">
        <w:t>1. Develop the experimental design</w:t>
      </w:r>
    </w:p>
    <w:p w14:paraId="48E0556B" w14:textId="77777777" w:rsidR="003B30DE" w:rsidRPr="0051414C" w:rsidRDefault="003B30DE" w:rsidP="0051414C">
      <w:pPr>
        <w:widowControl/>
      </w:pPr>
    </w:p>
    <w:p w14:paraId="2871F1EA" w14:textId="284AC396" w:rsidR="0007391B" w:rsidRPr="0051414C" w:rsidRDefault="00C307E7" w:rsidP="0051414C">
      <w:pPr>
        <w:widowControl/>
      </w:pPr>
      <w:r w:rsidRPr="0051414C">
        <w:t xml:space="preserve">1.1. Determine the intensity </w:t>
      </w:r>
      <w:r w:rsidR="0027332B" w:rsidRPr="0051414C">
        <w:t xml:space="preserve">and frequency </w:t>
      </w:r>
      <w:r w:rsidRPr="0051414C">
        <w:t>of icing based on realistic values.</w:t>
      </w:r>
    </w:p>
    <w:p w14:paraId="1B3B9E7D" w14:textId="77777777" w:rsidR="003B30DE" w:rsidRPr="0051414C" w:rsidRDefault="003B30DE" w:rsidP="0051414C">
      <w:pPr>
        <w:widowControl/>
      </w:pPr>
    </w:p>
    <w:p w14:paraId="3A9B37D2" w14:textId="4651BBA0" w:rsidR="00D37A2B" w:rsidRPr="0051414C" w:rsidRDefault="00C307E7" w:rsidP="0051414C">
      <w:pPr>
        <w:widowControl/>
      </w:pPr>
      <w:r w:rsidRPr="0051414C">
        <w:t>1.2. Determine the size and shape of the plots</w:t>
      </w:r>
      <w:r w:rsidR="00D37A2B" w:rsidRPr="0051414C">
        <w:t>.</w:t>
      </w:r>
    </w:p>
    <w:p w14:paraId="206F5EF2" w14:textId="77777777" w:rsidR="003B30DE" w:rsidRPr="0051414C" w:rsidRDefault="003B30DE" w:rsidP="0051414C">
      <w:pPr>
        <w:widowControl/>
      </w:pPr>
    </w:p>
    <w:p w14:paraId="6FB94E06" w14:textId="7C74BB24" w:rsidR="00D37A2B" w:rsidRPr="0051414C" w:rsidRDefault="00C307E7" w:rsidP="0051414C">
      <w:pPr>
        <w:widowControl/>
      </w:pPr>
      <w:r w:rsidRPr="0051414C">
        <w:t>1.2.1. If the goal is to evaluate tree responses,</w:t>
      </w:r>
      <w:r w:rsidR="0017434D" w:rsidRPr="0051414C">
        <w:t xml:space="preserve"> select</w:t>
      </w:r>
      <w:r w:rsidRPr="0051414C">
        <w:t xml:space="preserve"> a plot size that is large enough to include multiple trees and most of their root systems, which varies depending on factors such as tree species and age</w:t>
      </w:r>
      <w:r w:rsidR="00D37A2B" w:rsidRPr="0051414C">
        <w:t>.</w:t>
      </w:r>
    </w:p>
    <w:p w14:paraId="7EFA7D80" w14:textId="77777777" w:rsidR="003B30DE" w:rsidRPr="0051414C" w:rsidRDefault="003B30DE" w:rsidP="0051414C">
      <w:pPr>
        <w:widowControl/>
      </w:pPr>
    </w:p>
    <w:p w14:paraId="4471FA0D" w14:textId="545840F5" w:rsidR="00D37A2B" w:rsidRPr="0051414C" w:rsidRDefault="00C307E7" w:rsidP="0051414C">
      <w:pPr>
        <w:widowControl/>
      </w:pPr>
      <w:r w:rsidRPr="0051414C">
        <w:t xml:space="preserve">1.2.2. For safety purposes, design the plots so that the entire plot </w:t>
      </w:r>
      <w:r w:rsidR="00250E2C" w:rsidRPr="0051414C">
        <w:t xml:space="preserve">area </w:t>
      </w:r>
      <w:r w:rsidRPr="0051414C">
        <w:t>can be sprayed from outside the boundary.</w:t>
      </w:r>
    </w:p>
    <w:p w14:paraId="43A39003" w14:textId="77777777" w:rsidR="003B30DE" w:rsidRPr="0051414C" w:rsidRDefault="003B30DE" w:rsidP="0051414C">
      <w:pPr>
        <w:widowControl/>
      </w:pPr>
    </w:p>
    <w:p w14:paraId="5E29AD0A" w14:textId="78FF59C6" w:rsidR="0007391B" w:rsidRPr="0051414C" w:rsidRDefault="00C307E7" w:rsidP="0051414C">
      <w:pPr>
        <w:widowControl/>
      </w:pPr>
      <w:r w:rsidRPr="0051414C">
        <w:t xml:space="preserve">1.2.3. Space plots </w:t>
      </w:r>
      <w:r w:rsidR="00A1080A" w:rsidRPr="0051414C">
        <w:t>far enough</w:t>
      </w:r>
      <w:r w:rsidR="005C02A1" w:rsidRPr="0051414C">
        <w:t xml:space="preserve"> </w:t>
      </w:r>
      <w:r w:rsidRPr="0051414C">
        <w:t>apart (</w:t>
      </w:r>
      <w:r w:rsidR="002D39A1" w:rsidRPr="002D39A1">
        <w:t>e.g.,</w:t>
      </w:r>
      <w:r w:rsidRPr="0051414C">
        <w:t xml:space="preserve"> 10 m) so that a treatment in one plot does not affect another.</w:t>
      </w:r>
    </w:p>
    <w:p w14:paraId="58EC35A4" w14:textId="77777777" w:rsidR="003B30DE" w:rsidRPr="0051414C" w:rsidRDefault="003B30DE" w:rsidP="0051414C">
      <w:pPr>
        <w:widowControl/>
      </w:pPr>
    </w:p>
    <w:p w14:paraId="211176E2" w14:textId="5DBD8CF3" w:rsidR="00D37A2B" w:rsidRPr="0051414C" w:rsidRDefault="00C307E7" w:rsidP="0051414C">
      <w:pPr>
        <w:widowControl/>
      </w:pPr>
      <w:r w:rsidRPr="0051414C">
        <w:t>1.2.4. Establish a buffer zone (</w:t>
      </w:r>
      <w:r w:rsidR="002D39A1" w:rsidRPr="002D39A1">
        <w:t>e.g.,</w:t>
      </w:r>
      <w:r w:rsidRPr="0051414C">
        <w:t xml:space="preserve"> 5 m) around plots to reduce edge effects and ensure a more even distribution of the ice coverage</w:t>
      </w:r>
      <w:r w:rsidR="00D37A2B" w:rsidRPr="0051414C">
        <w:t>.</w:t>
      </w:r>
    </w:p>
    <w:p w14:paraId="5513613F" w14:textId="77777777" w:rsidR="003B30DE" w:rsidRPr="0051414C" w:rsidRDefault="003B30DE" w:rsidP="0051414C">
      <w:pPr>
        <w:widowControl/>
      </w:pPr>
    </w:p>
    <w:p w14:paraId="582AF00C" w14:textId="66183850" w:rsidR="0007391B" w:rsidRPr="0051414C" w:rsidRDefault="00C307E7" w:rsidP="0051414C">
      <w:pPr>
        <w:widowControl/>
      </w:pPr>
      <w:r w:rsidRPr="0051414C">
        <w:t>1.2.5. Establish subplots within the larger plots for specific sampling needs.</w:t>
      </w:r>
    </w:p>
    <w:p w14:paraId="4A354887" w14:textId="77777777" w:rsidR="000146E2" w:rsidRPr="0051414C" w:rsidRDefault="000146E2" w:rsidP="0051414C">
      <w:pPr>
        <w:widowControl/>
      </w:pPr>
    </w:p>
    <w:p w14:paraId="7AA55C01" w14:textId="76A03114" w:rsidR="003B30DE" w:rsidRPr="0051414C" w:rsidRDefault="00C307E7" w:rsidP="0051414C">
      <w:pPr>
        <w:widowControl/>
      </w:pPr>
      <w:r w:rsidRPr="0051414C">
        <w:t>1.3. Decide on the number of replicate plots</w:t>
      </w:r>
      <w:r w:rsidR="00D37A2B" w:rsidRPr="0051414C">
        <w:t>.</w:t>
      </w:r>
    </w:p>
    <w:p w14:paraId="168C3AF8" w14:textId="77777777" w:rsidR="003B30DE" w:rsidRPr="0051414C" w:rsidRDefault="003B30DE" w:rsidP="0051414C">
      <w:pPr>
        <w:widowControl/>
      </w:pPr>
      <w:bookmarkStart w:id="8" w:name="_d6j6gt46kasu" w:colFirst="0" w:colLast="0"/>
      <w:bookmarkEnd w:id="8"/>
    </w:p>
    <w:p w14:paraId="21776369" w14:textId="729D45D0" w:rsidR="0007391B" w:rsidRPr="0051414C" w:rsidRDefault="00C307E7" w:rsidP="0051414C">
      <w:pPr>
        <w:pStyle w:val="Heading2"/>
        <w:keepNext w:val="0"/>
        <w:widowControl/>
      </w:pPr>
      <w:r w:rsidRPr="0051414C">
        <w:t>2. Select and establish a study location</w:t>
      </w:r>
    </w:p>
    <w:p w14:paraId="4BCFB168" w14:textId="77777777" w:rsidR="003B30DE" w:rsidRPr="0051414C" w:rsidRDefault="003B30DE" w:rsidP="0051414C">
      <w:pPr>
        <w:widowControl/>
        <w:rPr>
          <w:highlight w:val="yellow"/>
        </w:rPr>
      </w:pPr>
    </w:p>
    <w:p w14:paraId="4E861777" w14:textId="2CCB35B1" w:rsidR="00D37A2B" w:rsidRPr="0051414C" w:rsidRDefault="00C307E7" w:rsidP="0051414C">
      <w:pPr>
        <w:widowControl/>
      </w:pPr>
      <w:r w:rsidRPr="0051414C">
        <w:t>2.1. Select a homogeneous forest stand with similar features, such as tree species composition, soils, lithology, and hydrology</w:t>
      </w:r>
      <w:r w:rsidR="00D37A2B" w:rsidRPr="0051414C">
        <w:t>.</w:t>
      </w:r>
    </w:p>
    <w:p w14:paraId="77F045D9" w14:textId="77777777" w:rsidR="003B30DE" w:rsidRPr="0051414C" w:rsidRDefault="003B30DE" w:rsidP="0051414C">
      <w:pPr>
        <w:widowControl/>
      </w:pPr>
    </w:p>
    <w:p w14:paraId="2564C9C6" w14:textId="6847D736" w:rsidR="0007391B" w:rsidRPr="0051414C" w:rsidRDefault="00C307E7" w:rsidP="0051414C">
      <w:pPr>
        <w:widowControl/>
      </w:pPr>
      <w:r w:rsidRPr="0051414C">
        <w:t>2.2. Select a location for the application in an area where there is access to a water source during winter.</w:t>
      </w:r>
    </w:p>
    <w:p w14:paraId="7C41259F" w14:textId="77777777" w:rsidR="003B30DE" w:rsidRPr="0051414C" w:rsidRDefault="003B30DE" w:rsidP="0051414C">
      <w:pPr>
        <w:widowControl/>
      </w:pPr>
    </w:p>
    <w:p w14:paraId="093F0A39" w14:textId="47BD0B48" w:rsidR="00D37A2B" w:rsidRPr="0051414C" w:rsidRDefault="00C307E7" w:rsidP="0051414C">
      <w:pPr>
        <w:widowControl/>
      </w:pPr>
      <w:r w:rsidRPr="0051414C">
        <w:t>2.3. Ensure that the supply of water is adequate for the ice application</w:t>
      </w:r>
      <w:r w:rsidR="0017434D" w:rsidRPr="0051414C">
        <w:t xml:space="preserve"> based on the pump rate and other factors such as </w:t>
      </w:r>
      <w:r w:rsidRPr="0051414C">
        <w:t>the diameter of the ho</w:t>
      </w:r>
      <w:r w:rsidR="000A065B" w:rsidRPr="0051414C">
        <w:t>s</w:t>
      </w:r>
      <w:r w:rsidRPr="0051414C">
        <w:t>e, length of ho</w:t>
      </w:r>
      <w:r w:rsidR="000A065B" w:rsidRPr="0051414C">
        <w:t>s</w:t>
      </w:r>
      <w:r w:rsidRPr="0051414C">
        <w:t>e, nozzle used, and water pressure</w:t>
      </w:r>
      <w:r w:rsidR="00D37A2B" w:rsidRPr="0051414C">
        <w:t>.</w:t>
      </w:r>
    </w:p>
    <w:p w14:paraId="25DBB775" w14:textId="77777777" w:rsidR="003B30DE" w:rsidRPr="0051414C" w:rsidRDefault="003B30DE" w:rsidP="0051414C">
      <w:pPr>
        <w:widowControl/>
      </w:pPr>
    </w:p>
    <w:p w14:paraId="5277E5F4" w14:textId="41F66070" w:rsidR="00D37A2B" w:rsidRPr="0051414C" w:rsidRDefault="00C307E7" w:rsidP="0051414C">
      <w:pPr>
        <w:widowControl/>
      </w:pPr>
      <w:r w:rsidRPr="0051414C">
        <w:t>2.4. Mark the boundary of the plots, buffer zone, and subplots</w:t>
      </w:r>
      <w:r w:rsidR="00D37A2B" w:rsidRPr="0051414C">
        <w:t>.</w:t>
      </w:r>
    </w:p>
    <w:p w14:paraId="23DE81EE" w14:textId="34A59A24" w:rsidR="00DA443F" w:rsidRPr="0051414C" w:rsidRDefault="00DA443F" w:rsidP="0051414C">
      <w:pPr>
        <w:widowControl/>
      </w:pPr>
    </w:p>
    <w:p w14:paraId="50172561" w14:textId="2467F142" w:rsidR="00DA443F" w:rsidRPr="0051414C" w:rsidRDefault="00DA443F" w:rsidP="0051414C">
      <w:pPr>
        <w:widowControl/>
      </w:pPr>
      <w:r w:rsidRPr="0051414C">
        <w:lastRenderedPageBreak/>
        <w:t>2.5. Conduct a complete forest inventory</w:t>
      </w:r>
      <w:r w:rsidR="00F00CC3" w:rsidRPr="0051414C">
        <w:t xml:space="preserve"> with</w:t>
      </w:r>
      <w:r w:rsidRPr="0051414C">
        <w:t xml:space="preserve"> descriptions of tree health conditions</w:t>
      </w:r>
      <w:r w:rsidR="00F00CC3" w:rsidRPr="0051414C">
        <w:t xml:space="preserve"> including </w:t>
      </w:r>
      <w:r w:rsidR="00476CCB" w:rsidRPr="0051414C">
        <w:t xml:space="preserve">assessments of </w:t>
      </w:r>
      <w:r w:rsidR="00F00CC3" w:rsidRPr="0051414C">
        <w:t>dead, dying and damaged trees.</w:t>
      </w:r>
      <w:r w:rsidR="00EF3B23">
        <w:t xml:space="preserve"> </w:t>
      </w:r>
      <w:r w:rsidR="00F00CC3" w:rsidRPr="0051414C">
        <w:t xml:space="preserve">Additionally, </w:t>
      </w:r>
      <w:r w:rsidR="0017434D" w:rsidRPr="0051414C">
        <w:t xml:space="preserve">record </w:t>
      </w:r>
      <w:r w:rsidR="00F00CC3" w:rsidRPr="0051414C">
        <w:t>any potential stressors</w:t>
      </w:r>
      <w:r w:rsidR="00D32683" w:rsidRPr="0051414C">
        <w:t xml:space="preserve"> (</w:t>
      </w:r>
      <w:r w:rsidR="002D39A1" w:rsidRPr="002D39A1">
        <w:t>e.g.,</w:t>
      </w:r>
      <w:r w:rsidR="00D32683" w:rsidRPr="0051414C">
        <w:t xml:space="preserve"> evidence of insect damage or disease)</w:t>
      </w:r>
      <w:r w:rsidR="00F00CC3" w:rsidRPr="0051414C">
        <w:t xml:space="preserve"> to help interpret the response</w:t>
      </w:r>
      <w:r w:rsidR="00476CCB" w:rsidRPr="0051414C">
        <w:t xml:space="preserve"> to the ice treatment</w:t>
      </w:r>
      <w:r w:rsidR="00F00CC3" w:rsidRPr="0051414C">
        <w:t>.</w:t>
      </w:r>
    </w:p>
    <w:p w14:paraId="599D07DC" w14:textId="77777777" w:rsidR="003B30DE" w:rsidRPr="0051414C" w:rsidRDefault="003B30DE" w:rsidP="0051414C">
      <w:pPr>
        <w:widowControl/>
      </w:pPr>
    </w:p>
    <w:p w14:paraId="2FCD1A24" w14:textId="3A66A94A" w:rsidR="0007391B" w:rsidRPr="0051414C" w:rsidRDefault="00C307E7" w:rsidP="0051414C">
      <w:pPr>
        <w:widowControl/>
      </w:pPr>
      <w:r w:rsidRPr="0051414C">
        <w:t>2.</w:t>
      </w:r>
      <w:r w:rsidR="00DA443F" w:rsidRPr="0051414C">
        <w:t>6</w:t>
      </w:r>
      <w:r w:rsidRPr="0051414C">
        <w:t>. If using UTVs to spray water, create passable trails along the sides of the plots while being careful to minimize disturbance.</w:t>
      </w:r>
    </w:p>
    <w:p w14:paraId="43FFA7B5" w14:textId="77777777" w:rsidR="003B30DE" w:rsidRPr="0051414C" w:rsidRDefault="003B30DE" w:rsidP="0051414C">
      <w:pPr>
        <w:widowControl/>
      </w:pPr>
    </w:p>
    <w:p w14:paraId="6A70A3F4" w14:textId="7E6348F0" w:rsidR="0007391B" w:rsidRPr="0051414C" w:rsidRDefault="00C307E7" w:rsidP="0051414C">
      <w:pPr>
        <w:widowControl/>
      </w:pPr>
      <w:r w:rsidRPr="0051414C">
        <w:t>2.</w:t>
      </w:r>
      <w:r w:rsidR="00DA443F" w:rsidRPr="0051414C">
        <w:t>7</w:t>
      </w:r>
      <w:r w:rsidRPr="0051414C">
        <w:t xml:space="preserve">. Once the plots are established, randomly assign a treatment to each plot and type of sampling that will be </w:t>
      </w:r>
      <w:r w:rsidR="000A065B" w:rsidRPr="0051414C">
        <w:t>conducted</w:t>
      </w:r>
      <w:r w:rsidRPr="0051414C">
        <w:t xml:space="preserve"> in each subplot (</w:t>
      </w:r>
      <w:r w:rsidR="002D39A1" w:rsidRPr="002D39A1">
        <w:t>e.g.,</w:t>
      </w:r>
      <w:r w:rsidRPr="0051414C">
        <w:t xml:space="preserve"> coarse woody debris, fine litter, soil samples).</w:t>
      </w:r>
    </w:p>
    <w:p w14:paraId="7C259903" w14:textId="77777777" w:rsidR="003B30DE" w:rsidRPr="0051414C" w:rsidRDefault="003B30DE" w:rsidP="0051414C">
      <w:pPr>
        <w:widowControl/>
      </w:pPr>
    </w:p>
    <w:p w14:paraId="2BAC654D" w14:textId="7A5137A1" w:rsidR="0007391B" w:rsidRPr="0051414C" w:rsidRDefault="00C307E7" w:rsidP="0051414C">
      <w:pPr>
        <w:pStyle w:val="Heading2"/>
        <w:keepNext w:val="0"/>
        <w:widowControl/>
      </w:pPr>
      <w:bookmarkStart w:id="9" w:name="_uypkfgc9nzyz" w:colFirst="0" w:colLast="0"/>
      <w:bookmarkEnd w:id="9"/>
      <w:r w:rsidRPr="0051414C">
        <w:t>3. Timing of the application</w:t>
      </w:r>
    </w:p>
    <w:p w14:paraId="41F7458D" w14:textId="77777777" w:rsidR="003B30DE" w:rsidRPr="0051414C" w:rsidRDefault="003B30DE" w:rsidP="0051414C">
      <w:pPr>
        <w:widowControl/>
      </w:pPr>
    </w:p>
    <w:p w14:paraId="0FB7151D" w14:textId="0EFE044A" w:rsidR="0007391B" w:rsidRPr="0051414C" w:rsidRDefault="00C307E7" w:rsidP="0051414C">
      <w:pPr>
        <w:widowControl/>
      </w:pPr>
      <w:r w:rsidRPr="0051414C">
        <w:t>3.1. Select an appropriate window of time to perform the spraying.</w:t>
      </w:r>
    </w:p>
    <w:p w14:paraId="6A02D563" w14:textId="77777777" w:rsidR="003B30DE" w:rsidRPr="0051414C" w:rsidRDefault="003B30DE" w:rsidP="0051414C">
      <w:pPr>
        <w:widowControl/>
        <w:rPr>
          <w:highlight w:val="yellow"/>
        </w:rPr>
      </w:pPr>
    </w:p>
    <w:p w14:paraId="273B1BC0" w14:textId="0F919E55" w:rsidR="0007391B" w:rsidRPr="0051414C" w:rsidRDefault="00C307E7" w:rsidP="0051414C">
      <w:pPr>
        <w:widowControl/>
      </w:pPr>
      <w:r w:rsidRPr="0051414C">
        <w:t>3.2. Perform the experiment when the weather conditions are conducive (</w:t>
      </w:r>
      <w:r w:rsidR="002D39A1" w:rsidRPr="002D39A1">
        <w:t>e.g.,</w:t>
      </w:r>
      <w:r w:rsidRPr="0051414C">
        <w:t xml:space="preserve"> when air temperature is less than </w:t>
      </w:r>
      <w:r w:rsidR="00164EBC" w:rsidRPr="0051414C">
        <w:t>-</w:t>
      </w:r>
      <w:r w:rsidRPr="0051414C">
        <w:t xml:space="preserve">4 </w:t>
      </w:r>
      <w:r w:rsidRPr="0051414C">
        <w:rPr>
          <w:szCs w:val="22"/>
        </w:rPr>
        <w:t>°</w:t>
      </w:r>
      <w:r w:rsidRPr="0051414C">
        <w:t xml:space="preserve">C and wind speed is less </w:t>
      </w:r>
      <w:r w:rsidR="002C38BE" w:rsidRPr="0051414C">
        <w:t xml:space="preserve">than </w:t>
      </w:r>
      <w:r w:rsidRPr="0051414C">
        <w:t>5 m</w:t>
      </w:r>
      <w:r w:rsidR="003E37FF">
        <w:t>/</w:t>
      </w:r>
      <w:r w:rsidRPr="0051414C">
        <w:t>s)</w:t>
      </w:r>
      <w:r w:rsidR="003E37FF">
        <w:t>.</w:t>
      </w:r>
    </w:p>
    <w:p w14:paraId="3FE7DDDF" w14:textId="77777777" w:rsidR="003B30DE" w:rsidRPr="0051414C" w:rsidRDefault="003B30DE" w:rsidP="0051414C">
      <w:pPr>
        <w:widowControl/>
      </w:pPr>
    </w:p>
    <w:p w14:paraId="3AB239DC" w14:textId="45C7377A" w:rsidR="0007391B" w:rsidRPr="0051414C" w:rsidRDefault="00C307E7" w:rsidP="0051414C">
      <w:pPr>
        <w:widowControl/>
      </w:pPr>
      <w:r w:rsidRPr="0051414C">
        <w:t>3.3. If spraying at night, deploy high powered lights around the edge of plots and run them on generators if electricity is not available.</w:t>
      </w:r>
    </w:p>
    <w:p w14:paraId="72FCBABA" w14:textId="77777777" w:rsidR="003B30DE" w:rsidRPr="0051414C" w:rsidRDefault="003B30DE" w:rsidP="0051414C">
      <w:pPr>
        <w:widowControl/>
      </w:pPr>
      <w:bookmarkStart w:id="10" w:name="_fxp1qtpb8b95" w:colFirst="0" w:colLast="0"/>
      <w:bookmarkEnd w:id="10"/>
    </w:p>
    <w:p w14:paraId="62626F15" w14:textId="0EABE1A9" w:rsidR="0007391B" w:rsidRPr="0051414C" w:rsidRDefault="00C307E7" w:rsidP="0051414C">
      <w:pPr>
        <w:pStyle w:val="Heading2"/>
        <w:keepNext w:val="0"/>
        <w:widowControl/>
      </w:pPr>
      <w:r w:rsidRPr="0051414C">
        <w:t>4. Set up the water supply</w:t>
      </w:r>
    </w:p>
    <w:p w14:paraId="3AAB5FF3" w14:textId="77777777" w:rsidR="003B30DE" w:rsidRPr="0051414C" w:rsidRDefault="003B30DE" w:rsidP="0051414C">
      <w:pPr>
        <w:widowControl/>
        <w:rPr>
          <w:highlight w:val="yellow"/>
        </w:rPr>
      </w:pPr>
    </w:p>
    <w:p w14:paraId="6FB51E5B" w14:textId="377E140B" w:rsidR="00D37A2B" w:rsidRPr="0051414C" w:rsidRDefault="00C307E7" w:rsidP="0051414C">
      <w:pPr>
        <w:widowControl/>
      </w:pPr>
      <w:r w:rsidRPr="0051414C">
        <w:rPr>
          <w:highlight w:val="yellow"/>
        </w:rPr>
        <w:t>4.1. Set up a supply pump at the water source and connect a suction hose</w:t>
      </w:r>
      <w:r w:rsidR="00D37A2B" w:rsidRPr="0051414C">
        <w:rPr>
          <w:highlight w:val="yellow"/>
        </w:rPr>
        <w:t>.</w:t>
      </w:r>
    </w:p>
    <w:p w14:paraId="4716DFBB" w14:textId="77777777" w:rsidR="003B30DE" w:rsidRPr="0051414C" w:rsidRDefault="003B30DE" w:rsidP="0051414C">
      <w:pPr>
        <w:widowControl/>
        <w:rPr>
          <w:highlight w:val="yellow"/>
        </w:rPr>
      </w:pPr>
    </w:p>
    <w:p w14:paraId="125A7422" w14:textId="14E8139B" w:rsidR="00D37A2B" w:rsidRPr="0051414C" w:rsidRDefault="00C307E7" w:rsidP="0051414C">
      <w:pPr>
        <w:widowControl/>
      </w:pPr>
      <w:r w:rsidRPr="0051414C">
        <w:rPr>
          <w:highlight w:val="yellow"/>
        </w:rPr>
        <w:t>4.2. Connect a strainer to the end of the suction hose to keep debris out of the lines</w:t>
      </w:r>
      <w:r w:rsidR="00D37A2B" w:rsidRPr="0051414C">
        <w:rPr>
          <w:highlight w:val="yellow"/>
        </w:rPr>
        <w:t>.</w:t>
      </w:r>
    </w:p>
    <w:p w14:paraId="05858856" w14:textId="77777777" w:rsidR="003B30DE" w:rsidRPr="0051414C" w:rsidRDefault="003B30DE" w:rsidP="0051414C">
      <w:pPr>
        <w:widowControl/>
        <w:rPr>
          <w:highlight w:val="yellow"/>
        </w:rPr>
      </w:pPr>
    </w:p>
    <w:p w14:paraId="5FE83568" w14:textId="708DCD8F" w:rsidR="0007391B" w:rsidRPr="0051414C" w:rsidRDefault="00C307E7" w:rsidP="0051414C">
      <w:pPr>
        <w:widowControl/>
      </w:pPr>
      <w:r w:rsidRPr="0051414C">
        <w:rPr>
          <w:highlight w:val="yellow"/>
        </w:rPr>
        <w:t>4.3. Break through any surface ice and fully submerge the strainer.</w:t>
      </w:r>
      <w:r w:rsidR="00EF3B23">
        <w:rPr>
          <w:highlight w:val="yellow"/>
        </w:rPr>
        <w:t xml:space="preserve"> </w:t>
      </w:r>
      <w:r w:rsidRPr="0051414C">
        <w:rPr>
          <w:highlight w:val="yellow"/>
        </w:rPr>
        <w:t>The minimum depth of the water supply should be about 20 cm.</w:t>
      </w:r>
    </w:p>
    <w:p w14:paraId="040C860D" w14:textId="77777777" w:rsidR="003B30DE" w:rsidRPr="0051414C" w:rsidRDefault="003B30DE" w:rsidP="0051414C">
      <w:pPr>
        <w:widowControl/>
        <w:rPr>
          <w:highlight w:val="yellow"/>
        </w:rPr>
      </w:pPr>
    </w:p>
    <w:p w14:paraId="6A55D02A" w14:textId="10E32B08" w:rsidR="0007391B" w:rsidRPr="0051414C" w:rsidRDefault="00C307E7" w:rsidP="0051414C">
      <w:pPr>
        <w:widowControl/>
        <w:rPr>
          <w:highlight w:val="yellow"/>
        </w:rPr>
      </w:pPr>
      <w:r w:rsidRPr="0051414C">
        <w:rPr>
          <w:highlight w:val="yellow"/>
        </w:rPr>
        <w:t>4.4. Place a booster pump in the bed of a UTV</w:t>
      </w:r>
      <w:r w:rsidR="00035809" w:rsidRPr="0051414C">
        <w:rPr>
          <w:highlight w:val="yellow"/>
        </w:rPr>
        <w:t xml:space="preserve"> to improve </w:t>
      </w:r>
      <w:r w:rsidR="00D15DEF" w:rsidRPr="0051414C">
        <w:rPr>
          <w:highlight w:val="yellow"/>
        </w:rPr>
        <w:t>water pressure</w:t>
      </w:r>
      <w:r w:rsidRPr="0051414C">
        <w:rPr>
          <w:highlight w:val="yellow"/>
        </w:rPr>
        <w:t>.</w:t>
      </w:r>
      <w:r w:rsidR="00EF3B23">
        <w:rPr>
          <w:highlight w:val="yellow"/>
        </w:rPr>
        <w:t xml:space="preserve"> </w:t>
      </w:r>
      <w:r w:rsidRPr="0051414C">
        <w:rPr>
          <w:highlight w:val="yellow"/>
        </w:rPr>
        <w:t>In some cases</w:t>
      </w:r>
      <w:r w:rsidR="00656972" w:rsidRPr="0051414C">
        <w:rPr>
          <w:highlight w:val="yellow"/>
        </w:rPr>
        <w:t>,</w:t>
      </w:r>
      <w:r w:rsidRPr="0051414C">
        <w:rPr>
          <w:highlight w:val="yellow"/>
        </w:rPr>
        <w:t xml:space="preserve"> a booster pump may not be necessary, especially for low-stature vegetation.</w:t>
      </w:r>
    </w:p>
    <w:p w14:paraId="55BAC63A" w14:textId="77777777" w:rsidR="003B30DE" w:rsidRPr="0051414C" w:rsidRDefault="003B30DE" w:rsidP="0051414C">
      <w:pPr>
        <w:widowControl/>
        <w:rPr>
          <w:highlight w:val="yellow"/>
        </w:rPr>
      </w:pPr>
    </w:p>
    <w:p w14:paraId="3326058F" w14:textId="17639E4D" w:rsidR="00D37A2B" w:rsidRPr="0051414C" w:rsidRDefault="00C307E7" w:rsidP="0051414C">
      <w:pPr>
        <w:widowControl/>
        <w:rPr>
          <w:highlight w:val="yellow"/>
        </w:rPr>
      </w:pPr>
      <w:r w:rsidRPr="0051414C">
        <w:rPr>
          <w:highlight w:val="yellow"/>
        </w:rPr>
        <w:t>4.5. Run a firefighting hose from the supply pump to the booster pump</w:t>
      </w:r>
      <w:r w:rsidR="00D37A2B" w:rsidRPr="0051414C">
        <w:rPr>
          <w:highlight w:val="yellow"/>
        </w:rPr>
        <w:t>.</w:t>
      </w:r>
    </w:p>
    <w:p w14:paraId="060DC5A9" w14:textId="77777777" w:rsidR="003B30DE" w:rsidRPr="0051414C" w:rsidRDefault="003B30DE" w:rsidP="0051414C">
      <w:pPr>
        <w:widowControl/>
        <w:rPr>
          <w:highlight w:val="yellow"/>
        </w:rPr>
      </w:pPr>
    </w:p>
    <w:p w14:paraId="51EEC0AF" w14:textId="0D64F268" w:rsidR="0007391B" w:rsidRPr="0051414C" w:rsidRDefault="00C307E7" w:rsidP="0051414C">
      <w:pPr>
        <w:widowControl/>
        <w:rPr>
          <w:highlight w:val="yellow"/>
        </w:rPr>
      </w:pPr>
      <w:r w:rsidRPr="0051414C">
        <w:rPr>
          <w:highlight w:val="yellow"/>
        </w:rPr>
        <w:t>4.6. Use a fire-fighting monitor to enable safe, manual control over the high</w:t>
      </w:r>
      <w:r w:rsidR="00656972" w:rsidRPr="0051414C">
        <w:rPr>
          <w:highlight w:val="yellow"/>
        </w:rPr>
        <w:t>-</w:t>
      </w:r>
      <w:r w:rsidRPr="0051414C">
        <w:rPr>
          <w:highlight w:val="yellow"/>
        </w:rPr>
        <w:t>pressure hose.</w:t>
      </w:r>
      <w:r w:rsidR="00EF3B23">
        <w:rPr>
          <w:highlight w:val="yellow"/>
        </w:rPr>
        <w:t xml:space="preserve"> </w:t>
      </w:r>
      <w:r w:rsidRPr="0051414C">
        <w:rPr>
          <w:highlight w:val="yellow"/>
        </w:rPr>
        <w:t>The monitor can be free standing or mounted on the back of a UTV.</w:t>
      </w:r>
    </w:p>
    <w:p w14:paraId="401CDB62" w14:textId="77777777" w:rsidR="003B30DE" w:rsidRPr="0051414C" w:rsidRDefault="003B30DE" w:rsidP="0051414C">
      <w:pPr>
        <w:widowControl/>
        <w:rPr>
          <w:highlight w:val="yellow"/>
        </w:rPr>
      </w:pPr>
    </w:p>
    <w:p w14:paraId="4F62CC38" w14:textId="06A82841" w:rsidR="0007391B" w:rsidRPr="0051414C" w:rsidRDefault="00C307E7" w:rsidP="0051414C">
      <w:pPr>
        <w:widowControl/>
      </w:pPr>
      <w:r w:rsidRPr="0051414C">
        <w:rPr>
          <w:highlight w:val="yellow"/>
        </w:rPr>
        <w:t>4.7. Avoid situations that may interrupt the flow of water such as kinks in the hose, water drawdown at the supply</w:t>
      </w:r>
      <w:r w:rsidR="00164EBC" w:rsidRPr="0051414C">
        <w:rPr>
          <w:highlight w:val="yellow"/>
        </w:rPr>
        <w:t xml:space="preserve"> source</w:t>
      </w:r>
      <w:r w:rsidRPr="0051414C">
        <w:rPr>
          <w:highlight w:val="yellow"/>
        </w:rPr>
        <w:t>, and running out of gas</w:t>
      </w:r>
      <w:r w:rsidR="00164EBC" w:rsidRPr="0051414C">
        <w:rPr>
          <w:highlight w:val="yellow"/>
        </w:rPr>
        <w:t>oline</w:t>
      </w:r>
      <w:r w:rsidRPr="0051414C">
        <w:rPr>
          <w:highlight w:val="yellow"/>
        </w:rPr>
        <w:t xml:space="preserve"> </w:t>
      </w:r>
      <w:r w:rsidR="000A065B" w:rsidRPr="0051414C">
        <w:rPr>
          <w:highlight w:val="yellow"/>
        </w:rPr>
        <w:t>for</w:t>
      </w:r>
      <w:r w:rsidRPr="0051414C">
        <w:rPr>
          <w:highlight w:val="yellow"/>
        </w:rPr>
        <w:t xml:space="preserve"> the pumps.</w:t>
      </w:r>
    </w:p>
    <w:p w14:paraId="34664C51" w14:textId="77777777" w:rsidR="003B30DE" w:rsidRPr="0051414C" w:rsidRDefault="003B30DE" w:rsidP="0051414C">
      <w:pPr>
        <w:widowControl/>
      </w:pPr>
      <w:bookmarkStart w:id="11" w:name="_di5svxkgc3op" w:colFirst="0" w:colLast="0"/>
      <w:bookmarkEnd w:id="11"/>
    </w:p>
    <w:p w14:paraId="1C416799" w14:textId="7DF94E5A" w:rsidR="0007391B" w:rsidRPr="0051414C" w:rsidRDefault="00C307E7" w:rsidP="0051414C">
      <w:pPr>
        <w:pStyle w:val="Heading2"/>
        <w:keepNext w:val="0"/>
        <w:widowControl/>
      </w:pPr>
      <w:r w:rsidRPr="0051414C">
        <w:t xml:space="preserve">5. </w:t>
      </w:r>
      <w:r w:rsidR="000314BC" w:rsidRPr="0051414C">
        <w:t xml:space="preserve">Creating </w:t>
      </w:r>
      <w:r w:rsidRPr="0051414C">
        <w:t>the ice</w:t>
      </w:r>
    </w:p>
    <w:p w14:paraId="491680AC" w14:textId="77777777" w:rsidR="003B30DE" w:rsidRPr="0051414C" w:rsidRDefault="003B30DE" w:rsidP="0051414C">
      <w:pPr>
        <w:widowControl/>
        <w:rPr>
          <w:highlight w:val="yellow"/>
        </w:rPr>
      </w:pPr>
    </w:p>
    <w:p w14:paraId="1430179A" w14:textId="620B7607" w:rsidR="0007391B" w:rsidRPr="0051414C" w:rsidRDefault="00C307E7" w:rsidP="0051414C">
      <w:pPr>
        <w:widowControl/>
        <w:rPr>
          <w:b/>
        </w:rPr>
      </w:pPr>
      <w:r w:rsidRPr="0051414C">
        <w:rPr>
          <w:highlight w:val="yellow"/>
        </w:rPr>
        <w:lastRenderedPageBreak/>
        <w:t xml:space="preserve">5.1. </w:t>
      </w:r>
      <w:r w:rsidR="00B40FD2" w:rsidRPr="0051414C">
        <w:rPr>
          <w:highlight w:val="yellow"/>
        </w:rPr>
        <w:t xml:space="preserve">Create </w:t>
      </w:r>
      <w:r w:rsidRPr="0051414C">
        <w:rPr>
          <w:highlight w:val="yellow"/>
        </w:rPr>
        <w:t>ice by spraying water vertically through gaps in the canopy.</w:t>
      </w:r>
      <w:r w:rsidR="00EF3B23">
        <w:rPr>
          <w:highlight w:val="yellow"/>
        </w:rPr>
        <w:t xml:space="preserve"> </w:t>
      </w:r>
      <w:r w:rsidR="00E07FA9" w:rsidRPr="0051414C">
        <w:rPr>
          <w:highlight w:val="yellow"/>
        </w:rPr>
        <w:t>Make sure the water</w:t>
      </w:r>
      <w:r w:rsidRPr="0051414C">
        <w:rPr>
          <w:highlight w:val="yellow"/>
        </w:rPr>
        <w:t xml:space="preserve"> extend</w:t>
      </w:r>
      <w:r w:rsidR="00E07FA9" w:rsidRPr="0051414C">
        <w:rPr>
          <w:highlight w:val="yellow"/>
        </w:rPr>
        <w:t>s</w:t>
      </w:r>
      <w:r w:rsidRPr="0051414C">
        <w:rPr>
          <w:highlight w:val="yellow"/>
        </w:rPr>
        <w:t xml:space="preserve"> above the height of the canopy so that it </w:t>
      </w:r>
      <w:r w:rsidR="0009166D" w:rsidRPr="0051414C">
        <w:rPr>
          <w:highlight w:val="yellow"/>
        </w:rPr>
        <w:t>is deposited vertically</w:t>
      </w:r>
      <w:r w:rsidRPr="0051414C">
        <w:rPr>
          <w:highlight w:val="yellow"/>
        </w:rPr>
        <w:t xml:space="preserve"> and freezes on contact with sub-freezing surfaces.</w:t>
      </w:r>
      <w:r w:rsidR="00EF3B23">
        <w:rPr>
          <w:highlight w:val="yellow"/>
        </w:rPr>
        <w:t xml:space="preserve"> </w:t>
      </w:r>
      <w:r w:rsidRPr="0051414C">
        <w:rPr>
          <w:highlight w:val="yellow"/>
        </w:rPr>
        <w:t xml:space="preserve">Avoid stripping branches and bark </w:t>
      </w:r>
      <w:r w:rsidR="00164EBC" w:rsidRPr="0051414C">
        <w:rPr>
          <w:highlight w:val="yellow"/>
        </w:rPr>
        <w:t xml:space="preserve">from </w:t>
      </w:r>
      <w:r w:rsidRPr="0051414C">
        <w:rPr>
          <w:highlight w:val="yellow"/>
        </w:rPr>
        <w:t>trees as water is sprayed upwards.</w:t>
      </w:r>
    </w:p>
    <w:p w14:paraId="14061935" w14:textId="77777777" w:rsidR="0007391B" w:rsidRPr="0051414C" w:rsidRDefault="0007391B" w:rsidP="0051414C">
      <w:pPr>
        <w:widowControl/>
      </w:pPr>
    </w:p>
    <w:p w14:paraId="4901CAD0" w14:textId="7AA8F26D" w:rsidR="0007391B" w:rsidRPr="0051414C" w:rsidRDefault="00C307E7" w:rsidP="0051414C">
      <w:pPr>
        <w:widowControl/>
        <w:rPr>
          <w:highlight w:val="yellow"/>
        </w:rPr>
      </w:pPr>
      <w:r w:rsidRPr="0051414C">
        <w:rPr>
          <w:highlight w:val="yellow"/>
        </w:rPr>
        <w:t>5.2. Evenly distribute spray over the forest canopy by slowly driving the UTV back-and-forth along the edge of the application area.</w:t>
      </w:r>
      <w:r w:rsidR="00EF3B23">
        <w:rPr>
          <w:highlight w:val="yellow"/>
        </w:rPr>
        <w:t xml:space="preserve"> </w:t>
      </w:r>
      <w:r w:rsidRPr="0051414C">
        <w:rPr>
          <w:highlight w:val="yellow"/>
        </w:rPr>
        <w:t>If free-standing monitors are used, move the</w:t>
      </w:r>
      <w:r w:rsidR="00165DD2" w:rsidRPr="0051414C">
        <w:rPr>
          <w:highlight w:val="yellow"/>
        </w:rPr>
        <w:t>se</w:t>
      </w:r>
      <w:r w:rsidRPr="0051414C">
        <w:rPr>
          <w:highlight w:val="yellow"/>
        </w:rPr>
        <w:t xml:space="preserve"> manually to ensure that the coverage is even.</w:t>
      </w:r>
    </w:p>
    <w:p w14:paraId="64CE6F1E" w14:textId="77777777" w:rsidR="0007391B" w:rsidRPr="0051414C" w:rsidRDefault="0007391B" w:rsidP="0051414C">
      <w:pPr>
        <w:widowControl/>
        <w:rPr>
          <w:highlight w:val="yellow"/>
        </w:rPr>
      </w:pPr>
    </w:p>
    <w:p w14:paraId="5E89BEC5" w14:textId="3FA45C04" w:rsidR="0007391B" w:rsidRPr="0051414C" w:rsidRDefault="00C307E7" w:rsidP="0051414C">
      <w:pPr>
        <w:widowControl/>
      </w:pPr>
      <w:r w:rsidRPr="0051414C">
        <w:t xml:space="preserve">5.3. Keep track of the timing of the application to help determine factors such as the weather conditions during application and </w:t>
      </w:r>
      <w:r w:rsidR="00164EBC" w:rsidRPr="0051414C">
        <w:t xml:space="preserve">the </w:t>
      </w:r>
      <w:r w:rsidRPr="0051414C">
        <w:t>volume of water sprayed.</w:t>
      </w:r>
    </w:p>
    <w:p w14:paraId="20C3D462" w14:textId="77777777" w:rsidR="003B30DE" w:rsidRPr="0051414C" w:rsidRDefault="003B30DE" w:rsidP="0051414C">
      <w:pPr>
        <w:widowControl/>
      </w:pPr>
      <w:bookmarkStart w:id="12" w:name="_pycy7d4hgrwl" w:colFirst="0" w:colLast="0"/>
      <w:bookmarkEnd w:id="12"/>
    </w:p>
    <w:p w14:paraId="6568627B" w14:textId="73084ECC" w:rsidR="0007391B" w:rsidRPr="0051414C" w:rsidRDefault="00C307E7" w:rsidP="0051414C">
      <w:pPr>
        <w:pStyle w:val="Heading2"/>
        <w:keepNext w:val="0"/>
        <w:widowControl/>
      </w:pPr>
      <w:r w:rsidRPr="0051414C">
        <w:t>6. Measure ice accretion</w:t>
      </w:r>
    </w:p>
    <w:p w14:paraId="0D9BAC08" w14:textId="77777777" w:rsidR="003B30DE" w:rsidRPr="0051414C" w:rsidRDefault="003B30DE" w:rsidP="0051414C">
      <w:pPr>
        <w:widowControl/>
        <w:rPr>
          <w:highlight w:val="yellow"/>
        </w:rPr>
      </w:pPr>
    </w:p>
    <w:p w14:paraId="7096FD7F" w14:textId="552202A9" w:rsidR="0007391B" w:rsidRPr="0051414C" w:rsidRDefault="00C307E7" w:rsidP="0051414C">
      <w:pPr>
        <w:widowControl/>
      </w:pPr>
      <w:r w:rsidRPr="0051414C">
        <w:rPr>
          <w:highlight w:val="yellow"/>
        </w:rPr>
        <w:t>6.1. Make ground-based caliper measurements of radial ice thickness on lower-level branches or twigs near the edge of the application area to monitor ice accretion during application and determine when the target thickness has been attained.</w:t>
      </w:r>
    </w:p>
    <w:p w14:paraId="4C114F49" w14:textId="77777777" w:rsidR="003B30DE" w:rsidRPr="0051414C" w:rsidRDefault="003B30DE" w:rsidP="0051414C">
      <w:pPr>
        <w:widowControl/>
        <w:rPr>
          <w:highlight w:val="yellow"/>
        </w:rPr>
      </w:pPr>
    </w:p>
    <w:p w14:paraId="6B87D1CB" w14:textId="5A3CE24F" w:rsidR="0007391B" w:rsidRPr="0051414C" w:rsidRDefault="00C307E7" w:rsidP="0051414C">
      <w:pPr>
        <w:widowControl/>
        <w:rPr>
          <w:highlight w:val="yellow"/>
        </w:rPr>
      </w:pPr>
      <w:r w:rsidRPr="0051414C">
        <w:rPr>
          <w:highlight w:val="yellow"/>
        </w:rPr>
        <w:t>6.2. Obtain more accurate estimates of ice accretion with passive ice collectors after the application</w:t>
      </w:r>
      <w:r w:rsidR="00082CEE" w:rsidRPr="0051414C">
        <w:rPr>
          <w:highlight w:val="yellow"/>
        </w:rPr>
        <w:t xml:space="preserve"> (</w:t>
      </w:r>
      <w:r w:rsidR="00082CEE" w:rsidRPr="003E37FF">
        <w:rPr>
          <w:b/>
          <w:bCs/>
          <w:highlight w:val="yellow"/>
        </w:rPr>
        <w:t>Figure 1</w:t>
      </w:r>
      <w:r w:rsidR="00082CEE" w:rsidRPr="0051414C">
        <w:rPr>
          <w:highlight w:val="yellow"/>
        </w:rPr>
        <w:t>)</w:t>
      </w:r>
      <w:r w:rsidRPr="0051414C">
        <w:rPr>
          <w:highlight w:val="yellow"/>
        </w:rPr>
        <w:t>.</w:t>
      </w:r>
    </w:p>
    <w:p w14:paraId="7201BBC1" w14:textId="77777777" w:rsidR="003B30DE" w:rsidRPr="0051414C" w:rsidRDefault="003B30DE" w:rsidP="0051414C">
      <w:pPr>
        <w:widowControl/>
        <w:rPr>
          <w:highlight w:val="yellow"/>
        </w:rPr>
      </w:pPr>
    </w:p>
    <w:p w14:paraId="54B0042F" w14:textId="68088A4C" w:rsidR="00D37A2B" w:rsidRPr="0051414C" w:rsidRDefault="00C307E7" w:rsidP="0051414C">
      <w:pPr>
        <w:widowControl/>
      </w:pPr>
      <w:r w:rsidRPr="0051414C">
        <w:rPr>
          <w:highlight w:val="yellow"/>
        </w:rPr>
        <w:t xml:space="preserve">6.2.1. Before the application, construct passive ice collectors with </w:t>
      </w:r>
      <w:r w:rsidR="00164EBC" w:rsidRPr="0051414C">
        <w:rPr>
          <w:highlight w:val="yellow"/>
        </w:rPr>
        <w:t xml:space="preserve">two </w:t>
      </w:r>
      <w:r w:rsidRPr="0051414C">
        <w:rPr>
          <w:highlight w:val="yellow"/>
        </w:rPr>
        <w:t>dowels oriented on three cardinal axes</w:t>
      </w:r>
      <w:r w:rsidR="00656972" w:rsidRPr="0051414C">
        <w:rPr>
          <w:highlight w:val="yellow"/>
        </w:rPr>
        <w:fldChar w:fldCharType="begin"/>
      </w:r>
      <w:r w:rsidR="00C62498" w:rsidRPr="0051414C">
        <w:rPr>
          <w:highlight w:val="yellow"/>
        </w:rPr>
        <w:instrText xml:space="preserve"> ADDIN EN.CITE &lt;EndNote&gt;&lt;Cite&gt;&lt;Author&gt;Rustad&lt;/Author&gt;&lt;Year&gt;2012&lt;/Year&gt;&lt;RecNum&gt;3089&lt;/RecNum&gt;&lt;DisplayText&gt;&lt;style face="superscript"&gt;30&lt;/style&gt;&lt;/DisplayText&gt;&lt;record&gt;&lt;rec-number&gt;3089&lt;/rec-number&gt;&lt;foreign-keys&gt;&lt;key app="EN" db-id="tpa9zadt5saftpef0xk5rsfta92svt50eerr" timestamp="1502996587"&gt;3089&lt;/key&gt;&lt;/foreign-keys&gt;&lt;ref-type name="Journal Article"&gt;17&lt;/ref-type&gt;&lt;contributors&gt;&lt;authors&gt;&lt;author&gt;Rustad, L. E.&lt;/author&gt;&lt;author&gt;Campbell, J. L.&lt;/author&gt;&lt;/authors&gt;&lt;/contributors&gt;&lt;titles&gt;&lt;title&gt;A novel ice storm manipulation experiment in a northern hardwood forest&lt;/title&gt;&lt;secondary-title&gt;Canadian Journal of Forest Research&lt;/secondary-title&gt;&lt;/titles&gt;&lt;periodical&gt;&lt;full-title&gt;Canadian Journal of Forest Research&lt;/full-title&gt;&lt;/periodical&gt;&lt;pages&gt;1810-1818&lt;/pages&gt;&lt;volume&gt;42&lt;/volume&gt;&lt;number&gt;10&lt;/number&gt;&lt;keywords&gt;&lt;keyword&gt;ice storm&lt;/keyword&gt;&lt;keyword&gt;hubbard Brook&lt;/keyword&gt;&lt;keyword&gt;carbon&lt;/keyword&gt;&lt;keyword&gt;disturbance&lt;/keyword&gt;&lt;keyword&gt;ice&lt;/keyword&gt;&lt;keyword&gt;winter&lt;/keyword&gt;&lt;/keywords&gt;&lt;dates&gt;&lt;year&gt;2012&lt;/year&gt;&lt;pub-dates&gt;&lt;date&gt;2012/10/01&lt;/date&gt;&lt;/pub-dates&gt;&lt;/dates&gt;&lt;publisher&gt;NRC Research Press&lt;/publisher&gt;&lt;isbn&gt;0045-5067&lt;/isbn&gt;&lt;label&gt;3071&lt;/label&gt;&lt;urls&gt;&lt;related-urls&gt;&lt;url&gt;https://doi.org/10.1139/x2012-120&lt;/url&gt;&lt;/related-urls&gt;&lt;/urls&gt;&lt;electronic-resource-num&gt;10.1139/x2012-120&lt;/electronic-resource-num&gt;&lt;access-date&gt;2017/08/17&lt;/access-date&gt;&lt;/record&gt;&lt;/Cite&gt;&lt;/EndNote&gt;</w:instrText>
      </w:r>
      <w:r w:rsidR="00656972" w:rsidRPr="0051414C">
        <w:rPr>
          <w:highlight w:val="yellow"/>
        </w:rPr>
        <w:fldChar w:fldCharType="separate"/>
      </w:r>
      <w:r w:rsidR="00C62498" w:rsidRPr="0051414C">
        <w:rPr>
          <w:noProof/>
          <w:highlight w:val="yellow"/>
          <w:vertAlign w:val="superscript"/>
        </w:rPr>
        <w:t>30</w:t>
      </w:r>
      <w:r w:rsidR="00656972" w:rsidRPr="0051414C">
        <w:rPr>
          <w:highlight w:val="yellow"/>
        </w:rPr>
        <w:fldChar w:fldCharType="end"/>
      </w:r>
      <w:r w:rsidR="00164EBC" w:rsidRPr="0051414C">
        <w:rPr>
          <w:highlight w:val="yellow"/>
        </w:rPr>
        <w:t xml:space="preserve"> to create collectors with six component arms</w:t>
      </w:r>
      <w:r w:rsidR="00D37A2B" w:rsidRPr="0051414C">
        <w:rPr>
          <w:highlight w:val="yellow"/>
        </w:rPr>
        <w:t>.</w:t>
      </w:r>
    </w:p>
    <w:p w14:paraId="10A47AC1" w14:textId="77777777" w:rsidR="003B30DE" w:rsidRPr="0051414C" w:rsidRDefault="003B30DE" w:rsidP="0051414C">
      <w:pPr>
        <w:widowControl/>
      </w:pPr>
    </w:p>
    <w:p w14:paraId="325F3755" w14:textId="6F6E15AC" w:rsidR="00D37A2B" w:rsidRPr="0051414C" w:rsidRDefault="00C307E7" w:rsidP="0051414C">
      <w:pPr>
        <w:widowControl/>
      </w:pPr>
      <w:r w:rsidRPr="0051414C">
        <w:rPr>
          <w:highlight w:val="yellow"/>
        </w:rPr>
        <w:t>6.2.2. Cut 2.54 cm dowels at a length of 30 cm</w:t>
      </w:r>
      <w:r w:rsidR="00D37A2B" w:rsidRPr="0051414C">
        <w:rPr>
          <w:highlight w:val="yellow"/>
        </w:rPr>
        <w:t>.</w:t>
      </w:r>
    </w:p>
    <w:p w14:paraId="525BAC5C" w14:textId="77777777" w:rsidR="003B30DE" w:rsidRPr="0051414C" w:rsidRDefault="003B30DE" w:rsidP="0051414C">
      <w:pPr>
        <w:widowControl/>
        <w:rPr>
          <w:highlight w:val="yellow"/>
        </w:rPr>
      </w:pPr>
    </w:p>
    <w:p w14:paraId="7F9D529E" w14:textId="6669084A" w:rsidR="00D37A2B" w:rsidRPr="0051414C" w:rsidRDefault="00C307E7" w:rsidP="0051414C">
      <w:pPr>
        <w:widowControl/>
        <w:rPr>
          <w:highlight w:val="yellow"/>
        </w:rPr>
      </w:pPr>
      <w:r w:rsidRPr="0051414C">
        <w:rPr>
          <w:highlight w:val="yellow"/>
        </w:rPr>
        <w:t>6.2.3. Join the dowels with a 6-way steel connector</w:t>
      </w:r>
      <w:r w:rsidR="00D37A2B" w:rsidRPr="0051414C">
        <w:rPr>
          <w:highlight w:val="yellow"/>
        </w:rPr>
        <w:t>.</w:t>
      </w:r>
    </w:p>
    <w:p w14:paraId="4CE1B647" w14:textId="77777777" w:rsidR="003B30DE" w:rsidRPr="0051414C" w:rsidRDefault="003B30DE" w:rsidP="0051414C">
      <w:pPr>
        <w:widowControl/>
        <w:rPr>
          <w:highlight w:val="yellow"/>
        </w:rPr>
      </w:pPr>
    </w:p>
    <w:p w14:paraId="5177658B" w14:textId="2DA7EB9D" w:rsidR="00D37A2B" w:rsidRPr="0051414C" w:rsidRDefault="00C307E7" w:rsidP="0051414C">
      <w:pPr>
        <w:widowControl/>
      </w:pPr>
      <w:r w:rsidRPr="0051414C">
        <w:rPr>
          <w:highlight w:val="yellow"/>
        </w:rPr>
        <w:t>6.2.4. Use an arborist throw weight to string parachute cord over sturdy branches that can withstand the ice load</w:t>
      </w:r>
      <w:r w:rsidR="00D37A2B" w:rsidRPr="0051414C">
        <w:rPr>
          <w:highlight w:val="yellow"/>
        </w:rPr>
        <w:t>.</w:t>
      </w:r>
    </w:p>
    <w:p w14:paraId="55DCC773" w14:textId="77777777" w:rsidR="003B30DE" w:rsidRPr="0051414C" w:rsidRDefault="003B30DE" w:rsidP="0051414C">
      <w:pPr>
        <w:widowControl/>
        <w:rPr>
          <w:highlight w:val="yellow"/>
        </w:rPr>
      </w:pPr>
    </w:p>
    <w:p w14:paraId="6C7F5FEF" w14:textId="25EE11C5" w:rsidR="00D37A2B" w:rsidRPr="0051414C" w:rsidRDefault="00C307E7" w:rsidP="0051414C">
      <w:pPr>
        <w:widowControl/>
        <w:rPr>
          <w:highlight w:val="yellow"/>
        </w:rPr>
      </w:pPr>
      <w:r w:rsidRPr="0051414C">
        <w:rPr>
          <w:highlight w:val="yellow"/>
        </w:rPr>
        <w:t>6.2.5. Attach the passive ice collectors to the cord and raise them up into the canopy</w:t>
      </w:r>
      <w:r w:rsidR="00D37A2B" w:rsidRPr="0051414C">
        <w:rPr>
          <w:highlight w:val="yellow"/>
        </w:rPr>
        <w:t>.</w:t>
      </w:r>
    </w:p>
    <w:p w14:paraId="1D2E4D79" w14:textId="77777777" w:rsidR="003B30DE" w:rsidRPr="0051414C" w:rsidRDefault="003B30DE" w:rsidP="0051414C">
      <w:pPr>
        <w:widowControl/>
        <w:rPr>
          <w:highlight w:val="yellow"/>
        </w:rPr>
      </w:pPr>
    </w:p>
    <w:p w14:paraId="04B0A5E7" w14:textId="79172FB6" w:rsidR="0007391B" w:rsidRPr="0051414C" w:rsidRDefault="00C307E7" w:rsidP="0051414C">
      <w:pPr>
        <w:widowControl/>
      </w:pPr>
      <w:r w:rsidRPr="0051414C">
        <w:rPr>
          <w:highlight w:val="yellow"/>
        </w:rPr>
        <w:t xml:space="preserve">6.2.6. Once the application is completed, lower the collectors to the ground, being careful not to </w:t>
      </w:r>
      <w:r w:rsidR="00225EE1" w:rsidRPr="0051414C">
        <w:rPr>
          <w:highlight w:val="yellow"/>
        </w:rPr>
        <w:t>lose</w:t>
      </w:r>
      <w:r w:rsidRPr="0051414C">
        <w:rPr>
          <w:highlight w:val="yellow"/>
        </w:rPr>
        <w:t xml:space="preserve"> any ice </w:t>
      </w:r>
      <w:r w:rsidR="00225EE1" w:rsidRPr="0051414C">
        <w:rPr>
          <w:highlight w:val="yellow"/>
        </w:rPr>
        <w:t>from the collector</w:t>
      </w:r>
      <w:r w:rsidRPr="0051414C">
        <w:rPr>
          <w:highlight w:val="yellow"/>
        </w:rPr>
        <w:t>.</w:t>
      </w:r>
    </w:p>
    <w:p w14:paraId="7E9546AF" w14:textId="77777777" w:rsidR="003B30DE" w:rsidRPr="0051414C" w:rsidRDefault="003B30DE" w:rsidP="0051414C">
      <w:pPr>
        <w:widowControl/>
        <w:rPr>
          <w:highlight w:val="yellow"/>
        </w:rPr>
      </w:pPr>
    </w:p>
    <w:p w14:paraId="6D9036E1" w14:textId="71A0ACFC" w:rsidR="00D37A2B" w:rsidRPr="0051414C" w:rsidRDefault="00C307E7" w:rsidP="0051414C">
      <w:pPr>
        <w:widowControl/>
      </w:pPr>
      <w:r w:rsidRPr="0051414C">
        <w:rPr>
          <w:highlight w:val="yellow"/>
        </w:rPr>
        <w:t>6.2.7. Make vertical and horizontal measurements of ice thickness with calipers at multiple locations on the collector (</w:t>
      </w:r>
      <w:r w:rsidR="002D39A1" w:rsidRPr="002D39A1">
        <w:rPr>
          <w:highlight w:val="yellow"/>
        </w:rPr>
        <w:t>e.g.,</w:t>
      </w:r>
      <w:r w:rsidRPr="0051414C">
        <w:rPr>
          <w:highlight w:val="yellow"/>
        </w:rPr>
        <w:t xml:space="preserve"> three vertical and three horizontal measurements at three </w:t>
      </w:r>
      <w:r w:rsidR="00225EE1" w:rsidRPr="0051414C">
        <w:rPr>
          <w:highlight w:val="yellow"/>
        </w:rPr>
        <w:t>locations</w:t>
      </w:r>
      <w:r w:rsidRPr="0051414C">
        <w:rPr>
          <w:highlight w:val="yellow"/>
        </w:rPr>
        <w:t xml:space="preserve"> along each arm) before and immediately after ice application</w:t>
      </w:r>
      <w:r w:rsidR="00D37A2B" w:rsidRPr="0051414C">
        <w:rPr>
          <w:highlight w:val="yellow"/>
        </w:rPr>
        <w:t>.</w:t>
      </w:r>
    </w:p>
    <w:p w14:paraId="77EECE61" w14:textId="77777777" w:rsidR="003B30DE" w:rsidRPr="0051414C" w:rsidRDefault="003B30DE" w:rsidP="0051414C">
      <w:pPr>
        <w:widowControl/>
        <w:rPr>
          <w:highlight w:val="yellow"/>
        </w:rPr>
      </w:pPr>
    </w:p>
    <w:p w14:paraId="32D82541" w14:textId="1115446D" w:rsidR="0007391B" w:rsidRPr="0051414C" w:rsidRDefault="00C307E7" w:rsidP="0051414C">
      <w:pPr>
        <w:widowControl/>
      </w:pPr>
      <w:r w:rsidRPr="0051414C">
        <w:t>6.2.8. Calculate ice thickness on each collector as the difference between the measurements before and after the application.</w:t>
      </w:r>
    </w:p>
    <w:p w14:paraId="792726DE" w14:textId="77777777" w:rsidR="003B30DE" w:rsidRPr="0051414C" w:rsidRDefault="003B30DE" w:rsidP="0051414C">
      <w:pPr>
        <w:widowControl/>
        <w:rPr>
          <w:highlight w:val="yellow"/>
        </w:rPr>
      </w:pPr>
    </w:p>
    <w:p w14:paraId="509634AC" w14:textId="054CAF27" w:rsidR="00D37A2B" w:rsidRPr="0051414C" w:rsidRDefault="00C307E7" w:rsidP="0051414C">
      <w:pPr>
        <w:widowControl/>
      </w:pPr>
      <w:r w:rsidRPr="0051414C">
        <w:rPr>
          <w:highlight w:val="yellow"/>
        </w:rPr>
        <w:lastRenderedPageBreak/>
        <w:t>6.2.9. To determine ice thickness with the water volume method, use a reciprocating saw to cut each dowel</w:t>
      </w:r>
      <w:r w:rsidR="00D37A2B" w:rsidRPr="0051414C">
        <w:rPr>
          <w:highlight w:val="yellow"/>
        </w:rPr>
        <w:t>.</w:t>
      </w:r>
    </w:p>
    <w:p w14:paraId="5F7D918D" w14:textId="77777777" w:rsidR="003B30DE" w:rsidRPr="0051414C" w:rsidRDefault="003B30DE" w:rsidP="0051414C">
      <w:pPr>
        <w:widowControl/>
        <w:rPr>
          <w:highlight w:val="yellow"/>
        </w:rPr>
      </w:pPr>
    </w:p>
    <w:p w14:paraId="66C5FBAE" w14:textId="4506A9BE" w:rsidR="0007391B" w:rsidRPr="0051414C" w:rsidRDefault="00C307E7" w:rsidP="0051414C">
      <w:pPr>
        <w:widowControl/>
      </w:pPr>
      <w:r w:rsidRPr="0051414C">
        <w:t>6.2.10. Bring the dowels to a heated building, place them in buckets, and let the ice melt off at room temperature.</w:t>
      </w:r>
    </w:p>
    <w:p w14:paraId="32146FDA" w14:textId="77777777" w:rsidR="003B30DE" w:rsidRPr="0051414C" w:rsidRDefault="003B30DE" w:rsidP="0051414C">
      <w:pPr>
        <w:widowControl/>
        <w:rPr>
          <w:highlight w:val="yellow"/>
        </w:rPr>
      </w:pPr>
    </w:p>
    <w:p w14:paraId="54553DD7" w14:textId="7D8D5575" w:rsidR="0007391B" w:rsidRPr="0051414C" w:rsidRDefault="00C307E7" w:rsidP="0051414C">
      <w:pPr>
        <w:widowControl/>
        <w:rPr>
          <w:highlight w:val="yellow"/>
        </w:rPr>
      </w:pPr>
      <w:r w:rsidRPr="0051414C">
        <w:rPr>
          <w:highlight w:val="yellow"/>
        </w:rPr>
        <w:t>6.2.11. Measure the volume of meltwater with a graduated cylinder.</w:t>
      </w:r>
    </w:p>
    <w:p w14:paraId="26EF1C86" w14:textId="77777777" w:rsidR="003B30DE" w:rsidRPr="0051414C" w:rsidRDefault="003B30DE" w:rsidP="0051414C">
      <w:pPr>
        <w:widowControl/>
        <w:rPr>
          <w:highlight w:val="yellow"/>
        </w:rPr>
      </w:pPr>
    </w:p>
    <w:p w14:paraId="09DA84C2" w14:textId="24E50151" w:rsidR="00D37A2B" w:rsidRPr="0051414C" w:rsidRDefault="00C307E7" w:rsidP="0051414C">
      <w:pPr>
        <w:widowControl/>
      </w:pPr>
      <w:r w:rsidRPr="0051414C">
        <w:t>6.2.12. Calculate ice thickness based on the water volume and density of ice</w:t>
      </w:r>
      <w:r w:rsidR="00656972" w:rsidRPr="0051414C">
        <w:fldChar w:fldCharType="begin"/>
      </w:r>
      <w:r w:rsidR="00C62498" w:rsidRPr="0051414C">
        <w:instrText xml:space="preserve"> ADDIN EN.CITE &lt;EndNote&gt;&lt;Cite&gt;&lt;Author&gt;Jones&lt;/Author&gt;&lt;Year&gt;1998&lt;/Year&gt;&lt;RecNum&gt;1923&lt;/RecNum&gt;&lt;DisplayText&gt;&lt;style face="superscript"&gt;31&lt;/style&gt;&lt;/DisplayText&gt;&lt;record&gt;&lt;rec-number&gt;1923&lt;/rec-number&gt;&lt;foreign-keys&gt;&lt;key app="EN" db-id="tpa9zadt5saftpef0xk5rsfta92svt50eerr" timestamp="0"&gt;1923&lt;/key&gt;&lt;/foreign-keys&gt;&lt;ref-type name="Report"&gt;27&lt;/ref-type&gt;&lt;contributors&gt;&lt;authors&gt;&lt;author&gt;Jones, K. F.&lt;/author&gt;&lt;author&gt;Mulherin, N. D.&lt;/author&gt;&lt;/authors&gt;&lt;/contributors&gt;&lt;titles&gt;&lt;title&gt;An evaluation of the severity of the January 1998 ice storm in northern New England&lt;/title&gt;&lt;/titles&gt;&lt;pages&gt;66&lt;/pages&gt;&lt;keywords&gt;&lt;keyword&gt;ICE&lt;/keyword&gt;&lt;keyword&gt;ICE STORM&lt;/keyword&gt;&lt;keyword&gt;WEATHER&lt;/keyword&gt;&lt;keyword&gt;CLIMATE&lt;/keyword&gt;&lt;keyword&gt;PRECIPITATION&lt;/keyword&gt;&lt;keyword&gt;TREE&lt;/keyword&gt;&lt;/keywords&gt;&lt;dates&gt;&lt;year&gt;1998&lt;/year&gt;&lt;/dates&gt;&lt;pub-location&gt;Hanover, NH&lt;/pub-location&gt;&lt;publisher&gt;U.S. Army Cold Regions Research and Engineering Laboratory, Snow and Ice Division&lt;/publisher&gt;&lt;label&gt;1821&lt;/label&gt;&lt;urls&gt;&lt;related-urls&gt;&lt;url&gt;C:\Program Files\EndNote\epapers\1821.pdf&lt;/url&gt;&lt;/related-urls&gt;&lt;/urls&gt;&lt;/record&gt;&lt;/Cite&gt;&lt;/EndNote&gt;</w:instrText>
      </w:r>
      <w:r w:rsidR="00656972" w:rsidRPr="0051414C">
        <w:fldChar w:fldCharType="separate"/>
      </w:r>
      <w:r w:rsidR="00C62498" w:rsidRPr="0051414C">
        <w:rPr>
          <w:noProof/>
          <w:vertAlign w:val="superscript"/>
        </w:rPr>
        <w:t>31</w:t>
      </w:r>
      <w:r w:rsidR="00656972" w:rsidRPr="0051414C">
        <w:fldChar w:fldCharType="end"/>
      </w:r>
      <w:r w:rsidR="00D37A2B" w:rsidRPr="0051414C">
        <w:t>.</w:t>
      </w:r>
    </w:p>
    <w:p w14:paraId="4B9D24E9" w14:textId="77777777" w:rsidR="003B30DE" w:rsidRPr="0051414C" w:rsidRDefault="003B30DE" w:rsidP="0051414C">
      <w:pPr>
        <w:widowControl/>
      </w:pPr>
    </w:p>
    <w:p w14:paraId="03E93B4E" w14:textId="2426A9BF" w:rsidR="0007391B" w:rsidRPr="0051414C" w:rsidRDefault="00C307E7" w:rsidP="0051414C">
      <w:pPr>
        <w:pStyle w:val="Heading2"/>
        <w:keepNext w:val="0"/>
        <w:widowControl/>
      </w:pPr>
      <w:bookmarkStart w:id="13" w:name="_6s1wcgqokyml" w:colFirst="0" w:colLast="0"/>
      <w:bookmarkEnd w:id="13"/>
      <w:r w:rsidRPr="0051414C">
        <w:t>7. Safety considerations</w:t>
      </w:r>
    </w:p>
    <w:p w14:paraId="4C91DF05" w14:textId="77777777" w:rsidR="003B30DE" w:rsidRPr="0051414C" w:rsidRDefault="003B30DE" w:rsidP="0051414C">
      <w:pPr>
        <w:widowControl/>
      </w:pPr>
    </w:p>
    <w:p w14:paraId="2D6F89B8" w14:textId="5B3758F6" w:rsidR="00D37A2B" w:rsidRPr="0051414C" w:rsidRDefault="00C307E7" w:rsidP="0051414C">
      <w:pPr>
        <w:widowControl/>
      </w:pPr>
      <w:r w:rsidRPr="0051414C">
        <w:t xml:space="preserve">7.1. </w:t>
      </w:r>
      <w:r w:rsidR="00E24CD0" w:rsidRPr="0051414C">
        <w:t>S</w:t>
      </w:r>
      <w:r w:rsidRPr="0051414C">
        <w:t xml:space="preserve">tay well outside of the ice treatment area during spraying because ice loads </w:t>
      </w:r>
      <w:r w:rsidR="00EA054B" w:rsidRPr="0051414C">
        <w:t xml:space="preserve">can </w:t>
      </w:r>
      <w:r w:rsidRPr="0051414C">
        <w:t>cause branches and limbs to break and fall</w:t>
      </w:r>
      <w:r w:rsidR="00D37A2B" w:rsidRPr="0051414C">
        <w:t>.</w:t>
      </w:r>
    </w:p>
    <w:p w14:paraId="103A43B3" w14:textId="77777777" w:rsidR="003B30DE" w:rsidRPr="0051414C" w:rsidRDefault="003B30DE" w:rsidP="0051414C">
      <w:pPr>
        <w:widowControl/>
      </w:pPr>
    </w:p>
    <w:p w14:paraId="5ABE57D8" w14:textId="004CEF56" w:rsidR="0007391B" w:rsidRPr="0051414C" w:rsidRDefault="00C307E7" w:rsidP="0051414C">
      <w:pPr>
        <w:widowControl/>
      </w:pPr>
      <w:r w:rsidRPr="0051414C">
        <w:t xml:space="preserve">7.2. </w:t>
      </w:r>
      <w:r w:rsidR="00E24CD0" w:rsidRPr="0051414C">
        <w:t>Wear h</w:t>
      </w:r>
      <w:r w:rsidRPr="0051414C">
        <w:t>ard hats or helmets to provide protection while the ice is being applied and during any sampling that occurs in the treated area after the application.</w:t>
      </w:r>
    </w:p>
    <w:p w14:paraId="21EBAF10" w14:textId="77777777" w:rsidR="003B30DE" w:rsidRPr="0051414C" w:rsidRDefault="003B30DE" w:rsidP="0051414C">
      <w:pPr>
        <w:widowControl/>
      </w:pPr>
    </w:p>
    <w:p w14:paraId="533CDB2D" w14:textId="03F41BDE" w:rsidR="0007391B" w:rsidRPr="0051414C" w:rsidRDefault="00C307E7" w:rsidP="0051414C">
      <w:pPr>
        <w:widowControl/>
      </w:pPr>
      <w:r w:rsidRPr="0051414C">
        <w:t>7.3. Use a monitor to stabilize the hose during spraying.</w:t>
      </w:r>
    </w:p>
    <w:p w14:paraId="4D815892" w14:textId="77777777" w:rsidR="003B30DE" w:rsidRPr="0051414C" w:rsidRDefault="003B30DE" w:rsidP="0051414C">
      <w:pPr>
        <w:widowControl/>
      </w:pPr>
    </w:p>
    <w:p w14:paraId="60B121CA" w14:textId="13EE1B12" w:rsidR="0007391B" w:rsidRPr="0051414C" w:rsidRDefault="00C307E7" w:rsidP="0051414C">
      <w:pPr>
        <w:widowControl/>
      </w:pPr>
      <w:r w:rsidRPr="0051414C">
        <w:t>7.4. Dress appropriately for hazardous conditions and sub-freezing weather.</w:t>
      </w:r>
      <w:r w:rsidR="00EF3B23">
        <w:t xml:space="preserve"> </w:t>
      </w:r>
      <w:r w:rsidRPr="0051414C">
        <w:t>Wear bright, visible clothing.</w:t>
      </w:r>
      <w:r w:rsidR="00EF3B23">
        <w:t xml:space="preserve"> </w:t>
      </w:r>
      <w:r w:rsidRPr="0051414C">
        <w:t>Be prepared to spend long periods in wet, cold conditions by wearing rain gear and layers of warm clothes.</w:t>
      </w:r>
      <w:r w:rsidR="00EF3B23">
        <w:t xml:space="preserve"> </w:t>
      </w:r>
      <w:r w:rsidRPr="0051414C">
        <w:t>Bring multiple changes of clothes, especially for pe</w:t>
      </w:r>
      <w:r w:rsidR="00225EE1" w:rsidRPr="0051414C">
        <w:t>rsonnel</w:t>
      </w:r>
      <w:r w:rsidRPr="0051414C">
        <w:t xml:space="preserve"> who are designated to spray.</w:t>
      </w:r>
    </w:p>
    <w:p w14:paraId="103EB9D6" w14:textId="77777777" w:rsidR="003B30DE" w:rsidRPr="0051414C" w:rsidRDefault="003B30DE" w:rsidP="0051414C">
      <w:pPr>
        <w:widowControl/>
      </w:pPr>
    </w:p>
    <w:p w14:paraId="2B032C84" w14:textId="36626C29" w:rsidR="00D37A2B" w:rsidRPr="0051414C" w:rsidRDefault="00C307E7" w:rsidP="0051414C">
      <w:pPr>
        <w:widowControl/>
      </w:pPr>
      <w:r w:rsidRPr="0051414C">
        <w:t>7.5. If working in a remote location, set up a temporary warming tent equipped with a portable heater</w:t>
      </w:r>
      <w:r w:rsidR="00D37A2B" w:rsidRPr="0051414C">
        <w:t>.</w:t>
      </w:r>
    </w:p>
    <w:p w14:paraId="5668B420" w14:textId="77777777" w:rsidR="003B30DE" w:rsidRPr="0051414C" w:rsidRDefault="003B30DE" w:rsidP="0051414C">
      <w:pPr>
        <w:widowControl/>
      </w:pPr>
    </w:p>
    <w:p w14:paraId="33DCF96F" w14:textId="436EB0E2" w:rsidR="0007391B" w:rsidRPr="0051414C" w:rsidRDefault="00C307E7" w:rsidP="0051414C">
      <w:pPr>
        <w:widowControl/>
      </w:pPr>
      <w:r w:rsidRPr="0051414C">
        <w:t xml:space="preserve">7.6. </w:t>
      </w:r>
      <w:r w:rsidR="00225EE1" w:rsidRPr="0051414C">
        <w:t>Allow</w:t>
      </w:r>
      <w:r w:rsidRPr="0051414C">
        <w:t xml:space="preserve"> personnel to </w:t>
      </w:r>
      <w:r w:rsidR="00225EE1" w:rsidRPr="0051414C">
        <w:t>have</w:t>
      </w:r>
      <w:r w:rsidRPr="0051414C">
        <w:t xml:space="preserve"> </w:t>
      </w:r>
      <w:r w:rsidR="00225EE1" w:rsidRPr="0051414C">
        <w:t xml:space="preserve">adequate </w:t>
      </w:r>
      <w:r w:rsidRPr="0051414C">
        <w:t xml:space="preserve">time for breaks, changing out of wet clothes, and addressing problems that arise with equipment, </w:t>
      </w:r>
      <w:r w:rsidRPr="003E37FF">
        <w:rPr>
          <w:iCs/>
        </w:rPr>
        <w:t>etc.</w:t>
      </w:r>
    </w:p>
    <w:p w14:paraId="50DEE0D6" w14:textId="77777777" w:rsidR="003B30DE" w:rsidRPr="0051414C" w:rsidRDefault="003B30DE" w:rsidP="0051414C">
      <w:pPr>
        <w:widowControl/>
      </w:pPr>
    </w:p>
    <w:p w14:paraId="3F59F0F0" w14:textId="4FA8753C" w:rsidR="0007391B" w:rsidRPr="0051414C" w:rsidRDefault="00C307E7" w:rsidP="0051414C">
      <w:pPr>
        <w:widowControl/>
      </w:pPr>
      <w:r w:rsidRPr="0051414C">
        <w:t xml:space="preserve">7.7. Use radios to communicate among </w:t>
      </w:r>
      <w:r w:rsidR="00A276A1" w:rsidRPr="0051414C">
        <w:t xml:space="preserve">personnel </w:t>
      </w:r>
      <w:r w:rsidRPr="0051414C">
        <w:t>during the experiment.</w:t>
      </w:r>
      <w:r w:rsidR="00EF3B23">
        <w:t xml:space="preserve"> </w:t>
      </w:r>
      <w:r w:rsidRPr="0051414C">
        <w:t>Maintain contact with personnel at a base station.</w:t>
      </w:r>
    </w:p>
    <w:p w14:paraId="66619F7E" w14:textId="77777777" w:rsidR="003B30DE" w:rsidRPr="0051414C" w:rsidRDefault="003B30DE" w:rsidP="0051414C">
      <w:pPr>
        <w:widowControl/>
      </w:pPr>
    </w:p>
    <w:p w14:paraId="787D0A51" w14:textId="647DD891" w:rsidR="00717FC9" w:rsidRPr="0051414C" w:rsidRDefault="00C307E7" w:rsidP="0051414C">
      <w:pPr>
        <w:widowControl/>
      </w:pPr>
      <w:r w:rsidRPr="0051414C">
        <w:t xml:space="preserve">7.8. Develop a safety plan </w:t>
      </w:r>
      <w:r w:rsidR="00225EE1" w:rsidRPr="0051414C">
        <w:t>in case of</w:t>
      </w:r>
      <w:r w:rsidRPr="0051414C">
        <w:t xml:space="preserve"> medical emergencies.</w:t>
      </w:r>
      <w:r w:rsidR="00EF3B23">
        <w:t xml:space="preserve"> </w:t>
      </w:r>
      <w:r w:rsidRPr="0051414C">
        <w:t>Have medical personnel (</w:t>
      </w:r>
      <w:r w:rsidR="002D39A1" w:rsidRPr="002D39A1">
        <w:t>e.g.,</w:t>
      </w:r>
      <w:r w:rsidRPr="0051414C">
        <w:t xml:space="preserve"> Emergency Medical Technicians) and emergency equipment and supplies on site during the experiment.</w:t>
      </w:r>
    </w:p>
    <w:p w14:paraId="2FA42845" w14:textId="77777777" w:rsidR="003B30DE" w:rsidRPr="0051414C" w:rsidRDefault="003B30DE" w:rsidP="0051414C">
      <w:pPr>
        <w:widowControl/>
      </w:pPr>
      <w:bookmarkStart w:id="14" w:name="_6sz8z7vwv3s0" w:colFirst="0" w:colLast="0"/>
      <w:bookmarkStart w:id="15" w:name="_uig6lqmat4p5" w:colFirst="0" w:colLast="0"/>
      <w:bookmarkEnd w:id="14"/>
      <w:bookmarkEnd w:id="15"/>
    </w:p>
    <w:p w14:paraId="0B10D0F7" w14:textId="33E4FA4A" w:rsidR="0007391B" w:rsidRPr="0051414C" w:rsidRDefault="00C307E7" w:rsidP="003E37FF">
      <w:pPr>
        <w:pStyle w:val="Heading1"/>
        <w:keepNext w:val="0"/>
        <w:widowControl/>
      </w:pPr>
      <w:r w:rsidRPr="0051414C">
        <w:t>REPRESENTATIVE RESULTS:</w:t>
      </w:r>
    </w:p>
    <w:p w14:paraId="1F2D51B3" w14:textId="6291CC38" w:rsidR="0007391B" w:rsidRPr="0051414C" w:rsidRDefault="00C307E7" w:rsidP="0051414C">
      <w:pPr>
        <w:widowControl/>
      </w:pPr>
      <w:r w:rsidRPr="0051414C">
        <w:t>An ice storm simulation was performed in a 70</w:t>
      </w:r>
      <w:r w:rsidR="003E37FF" w:rsidRPr="00D13D3E">
        <w:t>‒</w:t>
      </w:r>
      <w:r w:rsidRPr="0051414C">
        <w:t>100 year-old northern hardwood forest at the Hubbard Brook Experimental Forest in central New Hampshire</w:t>
      </w:r>
      <w:r w:rsidR="00B55D1E" w:rsidRPr="0051414C">
        <w:t xml:space="preserve"> (43°</w:t>
      </w:r>
      <w:r w:rsidR="003E37FF">
        <w:t xml:space="preserve"> </w:t>
      </w:r>
      <w:r w:rsidR="00B55D1E" w:rsidRPr="0051414C">
        <w:t>56′ N, 71°</w:t>
      </w:r>
      <w:r w:rsidR="003E37FF">
        <w:t xml:space="preserve"> </w:t>
      </w:r>
      <w:r w:rsidR="00B55D1E" w:rsidRPr="0051414C">
        <w:t>45′ W)</w:t>
      </w:r>
      <w:r w:rsidRPr="0051414C">
        <w:t>.</w:t>
      </w:r>
      <w:r w:rsidR="00EF3B23">
        <w:t xml:space="preserve"> </w:t>
      </w:r>
      <w:r w:rsidRPr="0051414C">
        <w:t>The stand height is approximately 20 m and the dominant tree species in the area of the ice application are American beech (</w:t>
      </w:r>
      <w:r w:rsidRPr="0051414C">
        <w:rPr>
          <w:i/>
        </w:rPr>
        <w:t xml:space="preserve">Fagus </w:t>
      </w:r>
      <w:proofErr w:type="spellStart"/>
      <w:r w:rsidRPr="0051414C">
        <w:rPr>
          <w:i/>
        </w:rPr>
        <w:t>grandifolia</w:t>
      </w:r>
      <w:proofErr w:type="spellEnd"/>
      <w:r w:rsidRPr="0051414C">
        <w:t>), sugar maple (</w:t>
      </w:r>
      <w:r w:rsidRPr="0051414C">
        <w:rPr>
          <w:i/>
        </w:rPr>
        <w:t>Acer saccharum</w:t>
      </w:r>
      <w:r w:rsidRPr="0051414C">
        <w:t>), red maple (</w:t>
      </w:r>
      <w:r w:rsidRPr="0051414C">
        <w:rPr>
          <w:i/>
        </w:rPr>
        <w:t>Acer rubrum</w:t>
      </w:r>
      <w:r w:rsidRPr="0051414C">
        <w:t>) and yellow birch (</w:t>
      </w:r>
      <w:r w:rsidRPr="0051414C">
        <w:rPr>
          <w:i/>
        </w:rPr>
        <w:t xml:space="preserve">Betula </w:t>
      </w:r>
      <w:proofErr w:type="spellStart"/>
      <w:r w:rsidRPr="0051414C">
        <w:rPr>
          <w:i/>
        </w:rPr>
        <w:t>alleghaniensis</w:t>
      </w:r>
      <w:proofErr w:type="spellEnd"/>
      <w:r w:rsidRPr="0051414C">
        <w:t>).</w:t>
      </w:r>
      <w:r w:rsidR="00EF3B23">
        <w:t xml:space="preserve"> </w:t>
      </w:r>
      <w:r w:rsidRPr="0051414C">
        <w:t>Ten 20</w:t>
      </w:r>
      <w:r w:rsidR="003E37FF">
        <w:t xml:space="preserve"> m</w:t>
      </w:r>
      <w:r w:rsidRPr="0051414C">
        <w:t xml:space="preserve"> x 30 m plots were established and randomly </w:t>
      </w:r>
      <w:r w:rsidRPr="0051414C">
        <w:lastRenderedPageBreak/>
        <w:t>assigned a treatment.</w:t>
      </w:r>
      <w:r w:rsidR="00EF3B23">
        <w:t xml:space="preserve"> </w:t>
      </w:r>
      <w:r w:rsidRPr="0051414C">
        <w:t xml:space="preserve">Most of the sampling occurred within a 10 </w:t>
      </w:r>
      <w:r w:rsidR="003E37FF">
        <w:t xml:space="preserve">m </w:t>
      </w:r>
      <w:r w:rsidRPr="0051414C">
        <w:t>x 20 m inner plot to allow for a 5 m buffer.</w:t>
      </w:r>
      <w:r w:rsidR="00EF3B23">
        <w:t xml:space="preserve"> </w:t>
      </w:r>
      <w:r w:rsidRPr="0051414C">
        <w:t>The inner plot was divided into eight 5</w:t>
      </w:r>
      <w:r w:rsidR="003E37FF">
        <w:t xml:space="preserve"> m </w:t>
      </w:r>
      <w:r w:rsidRPr="0051414C">
        <w:t>x 5 m subplots designated for different types of sampling.</w:t>
      </w:r>
      <w:r w:rsidR="00EF3B23">
        <w:t xml:space="preserve"> </w:t>
      </w:r>
      <w:r w:rsidRPr="0051414C">
        <w:t xml:space="preserve">There were two replicate plots </w:t>
      </w:r>
      <w:r w:rsidR="00A276A1" w:rsidRPr="0051414C">
        <w:t xml:space="preserve">for </w:t>
      </w:r>
      <w:r w:rsidRPr="0051414C">
        <w:t xml:space="preserve">each </w:t>
      </w:r>
      <w:r w:rsidR="00A276A1" w:rsidRPr="0051414C">
        <w:t xml:space="preserve">of </w:t>
      </w:r>
      <w:r w:rsidR="000146E2" w:rsidRPr="0051414C">
        <w:t>five</w:t>
      </w:r>
      <w:r w:rsidR="00A276A1" w:rsidRPr="0051414C">
        <w:t xml:space="preserve"> </w:t>
      </w:r>
      <w:r w:rsidRPr="0051414C">
        <w:t>treatment</w:t>
      </w:r>
      <w:r w:rsidR="00A276A1" w:rsidRPr="0051414C">
        <w:t>s</w:t>
      </w:r>
      <w:r w:rsidRPr="0051414C">
        <w:t>, which consisted of a control (no ice) and three target levels of radial ice accretion: low (6.4 mm), mid (12.7 mm), and high (19.0 mm).</w:t>
      </w:r>
      <w:r w:rsidR="00EF3B23">
        <w:t xml:space="preserve"> </w:t>
      </w:r>
      <w:r w:rsidRPr="0051414C">
        <w:t xml:space="preserve">Two of the mid-level treatment plots (midx2) were </w:t>
      </w:r>
      <w:r w:rsidR="00E76A8E" w:rsidRPr="0051414C">
        <w:t>iced</w:t>
      </w:r>
      <w:r w:rsidRPr="0051414C">
        <w:t xml:space="preserve"> in back-to-back years to evaluate impacts of consecutive storms.</w:t>
      </w:r>
      <w:r w:rsidR="00EF3B23">
        <w:t xml:space="preserve"> </w:t>
      </w:r>
      <w:r w:rsidRPr="0051414C">
        <w:t>The spraying occurred during the winters of 2016 (January 18, 27</w:t>
      </w:r>
      <w:r w:rsidR="003E37FF" w:rsidRPr="00D13D3E">
        <w:t>‒</w:t>
      </w:r>
      <w:r w:rsidRPr="0051414C">
        <w:t>28 and February 11) and 2017 (January 14).</w:t>
      </w:r>
      <w:r w:rsidR="00EF3B23">
        <w:t xml:space="preserve"> </w:t>
      </w:r>
      <w:r w:rsidRPr="0051414C">
        <w:t>Water was pumped from the main branch of Hubbard Brook, which was covered in ice and had stream temperatures near freezing.</w:t>
      </w:r>
      <w:r w:rsidR="00EF3B23">
        <w:t xml:space="preserve"> </w:t>
      </w:r>
      <w:r w:rsidRPr="0051414C">
        <w:t>Surface air temperatures at the time of the applications ranged from -13 to -4 °C and wind</w:t>
      </w:r>
      <w:r w:rsidR="00E76A8E" w:rsidRPr="0051414C">
        <w:t xml:space="preserve"> speed</w:t>
      </w:r>
      <w:r w:rsidRPr="0051414C">
        <w:t xml:space="preserve"> w</w:t>
      </w:r>
      <w:r w:rsidR="00E76A8E" w:rsidRPr="0051414C">
        <w:t>as</w:t>
      </w:r>
      <w:r w:rsidRPr="0051414C">
        <w:t xml:space="preserve"> less than 2 m</w:t>
      </w:r>
      <w:r w:rsidR="003E37FF">
        <w:t>/</w:t>
      </w:r>
      <w:r w:rsidRPr="0051414C">
        <w:t>s.</w:t>
      </w:r>
    </w:p>
    <w:p w14:paraId="28A3FBD2" w14:textId="77777777" w:rsidR="0007391B" w:rsidRPr="0051414C" w:rsidRDefault="0007391B" w:rsidP="0051414C">
      <w:pPr>
        <w:widowControl/>
      </w:pPr>
    </w:p>
    <w:p w14:paraId="36007F2E" w14:textId="5766CCE5" w:rsidR="0007391B" w:rsidRPr="0051414C" w:rsidRDefault="00C307E7" w:rsidP="0051414C">
      <w:pPr>
        <w:widowControl/>
      </w:pPr>
      <w:r w:rsidRPr="0051414C">
        <w:t xml:space="preserve">Ice accretion was measured on passive ice collectors (four per plot) using both the caliper and water volume methods as described </w:t>
      </w:r>
      <w:r w:rsidR="002447C6" w:rsidRPr="0051414C">
        <w:t>above (</w:t>
      </w:r>
      <w:r w:rsidR="003E37FF">
        <w:t xml:space="preserve">protocol </w:t>
      </w:r>
      <w:r w:rsidR="002447C6" w:rsidRPr="0051414C">
        <w:t>section 6</w:t>
      </w:r>
      <w:r w:rsidR="006E034D" w:rsidRPr="0051414C">
        <w:t xml:space="preserve">; </w:t>
      </w:r>
      <w:r w:rsidR="006E034D" w:rsidRPr="003E37FF">
        <w:rPr>
          <w:b/>
          <w:bCs/>
        </w:rPr>
        <w:t>Figure 1</w:t>
      </w:r>
      <w:r w:rsidR="002447C6" w:rsidRPr="0051414C">
        <w:t>)</w:t>
      </w:r>
      <w:r w:rsidRPr="0051414C">
        <w:t>.</w:t>
      </w:r>
      <w:r w:rsidR="00EF3B23">
        <w:t xml:space="preserve"> </w:t>
      </w:r>
      <w:r w:rsidRPr="0051414C">
        <w:t>Average ice thickness was less than the target values in the mid and high ice treatments (4.3</w:t>
      </w:r>
      <w:r w:rsidR="003E37FF">
        <w:t xml:space="preserve"> mm</w:t>
      </w:r>
      <w:r w:rsidRPr="0051414C">
        <w:t xml:space="preserve"> and 5.8 mm less, respectively).</w:t>
      </w:r>
      <w:r w:rsidR="00EF3B23">
        <w:t xml:space="preserve"> </w:t>
      </w:r>
      <w:r w:rsidRPr="0051414C">
        <w:t>Ice thickness in the low, midx2 y1, and midx2 y2 treatments was within 2 mm of the target values (</w:t>
      </w:r>
      <w:r w:rsidRPr="003E37FF">
        <w:rPr>
          <w:b/>
          <w:bCs/>
        </w:rPr>
        <w:t>Table 1</w:t>
      </w:r>
      <w:r w:rsidRPr="0051414C">
        <w:t>).</w:t>
      </w:r>
      <w:r w:rsidR="00EF3B23">
        <w:t xml:space="preserve"> </w:t>
      </w:r>
      <w:r w:rsidRPr="0051414C">
        <w:t>Despite some differences from target values, the treatments provided a range of radial ice thickness</w:t>
      </w:r>
      <w:r w:rsidR="001655DB" w:rsidRPr="0051414C">
        <w:t xml:space="preserve"> (0</w:t>
      </w:r>
      <w:r w:rsidR="00E15CAD" w:rsidRPr="00D13D3E">
        <w:t>‒</w:t>
      </w:r>
      <w:r w:rsidR="001655DB" w:rsidRPr="0051414C">
        <w:t>16.4 mm)</w:t>
      </w:r>
      <w:r w:rsidRPr="0051414C">
        <w:t xml:space="preserve"> for assessing ecosystem effects</w:t>
      </w:r>
      <w:r w:rsidR="001655DB" w:rsidRPr="0051414C">
        <w:t>.</w:t>
      </w:r>
      <w:r w:rsidR="00EF3B23">
        <w:t xml:space="preserve"> </w:t>
      </w:r>
      <w:r w:rsidR="001655DB" w:rsidRPr="0051414C">
        <w:t>This range was comparable to the 0</w:t>
      </w:r>
      <w:r w:rsidR="00E15CAD" w:rsidRPr="00D13D3E">
        <w:t>‒</w:t>
      </w:r>
      <w:r w:rsidR="001655DB" w:rsidRPr="0051414C">
        <w:t>14.4 mm of radial ice recorded at the Hubbard Brook Experimental Forest after the ice storm of 1998</w:t>
      </w:r>
      <w:r w:rsidR="001655DB" w:rsidRPr="0051414C">
        <w:fldChar w:fldCharType="begin"/>
      </w:r>
      <w:r w:rsidR="008548EA" w:rsidRPr="0051414C">
        <w:instrText xml:space="preserve"> ADDIN EN.CITE &lt;EndNote&gt;&lt;Cite&gt;&lt;Author&gt;Rhoads&lt;/Author&gt;&lt;Year&gt;2002&lt;/Year&gt;&lt;RecNum&gt;1033&lt;/RecNum&gt;&lt;DisplayText&gt;&lt;style face="superscript"&gt;32&lt;/style&gt;&lt;/DisplayText&gt;&lt;record&gt;&lt;rec-number&gt;1033&lt;/rec-number&gt;&lt;foreign-keys&gt;&lt;key app="EN" db-id="tpa9zadt5saftpef0xk5rsfta92svt50eerr" timestamp="0"&gt;1033&lt;/key&gt;&lt;/foreign-keys&gt;&lt;ref-type name="Journal Article"&gt;17&lt;/ref-type&gt;&lt;contributors&gt;&lt;authors&gt;&lt;author&gt;Rhoads, A. G.&lt;/author&gt;&lt;author&gt;Hamburg, S. P.&lt;/author&gt;&lt;author&gt;Fahey, T. J.&lt;/author&gt;&lt;author&gt;Siccama, T. G.&lt;/author&gt;&lt;author&gt;Hane, E. N.&lt;/author&gt;&lt;author&gt;Battles, J.&lt;/author&gt;&lt;author&gt;Cogbill, C.&lt;/author&gt;&lt;author&gt;Randall, J.&lt;/author&gt;&lt;author&gt;Wilson, G.&lt;/author&gt;&lt;/authors&gt;&lt;/contributors&gt;&lt;titles&gt;&lt;title&gt;Effects of an intense ice storm on the structure of a northern hardwood forest&lt;/title&gt;&lt;secondary-title&gt;Canadian Journal of Forest Research&lt;/secondary-title&gt;&lt;/titles&gt;&lt;periodical&gt;&lt;full-title&gt;Canadian Journal of Forest Research&lt;/full-title&gt;&lt;/periodical&gt;&lt;pages&gt;1763-1775&lt;/pages&gt;&lt;volume&gt;32&lt;/volume&gt;&lt;number&gt;10&lt;/number&gt;&lt;keywords&gt;&lt;keyword&gt;ICE&lt;/keyword&gt;&lt;keyword&gt;STORM&lt;/keyword&gt;&lt;keyword&gt;HUBBARD BROOK&lt;/keyword&gt;&lt;keyword&gt;NEW HAMPSHIRE&lt;/keyword&gt;&lt;keyword&gt;VEGETATION&lt;/keyword&gt;&lt;keyword&gt;CANOPY&lt;/keyword&gt;&lt;/keywords&gt;&lt;dates&gt;&lt;year&gt;2002&lt;/year&gt;&lt;/dates&gt;&lt;label&gt;1025&lt;/label&gt;&lt;urls&gt;&lt;related-urls&gt;&lt;url&gt;C:\Program Files\EndNote\epapers\1025.pdf&lt;/url&gt;&lt;/related-urls&gt;&lt;/urls&gt;&lt;/record&gt;&lt;/Cite&gt;&lt;/EndNote&gt;</w:instrText>
      </w:r>
      <w:r w:rsidR="001655DB" w:rsidRPr="0051414C">
        <w:fldChar w:fldCharType="separate"/>
      </w:r>
      <w:r w:rsidR="008548EA" w:rsidRPr="0051414C">
        <w:rPr>
          <w:noProof/>
          <w:vertAlign w:val="superscript"/>
        </w:rPr>
        <w:t>32</w:t>
      </w:r>
      <w:r w:rsidR="001655DB" w:rsidRPr="0051414C">
        <w:fldChar w:fldCharType="end"/>
      </w:r>
      <w:r w:rsidR="001655DB" w:rsidRPr="0051414C">
        <w:t>.</w:t>
      </w:r>
      <w:r w:rsidR="00EF3B23">
        <w:t xml:space="preserve"> </w:t>
      </w:r>
      <w:r w:rsidRPr="0051414C">
        <w:t>Average ice accretion on individual collectors indicated a strong positive relationship between caliper and water volume measurement methods (R</w:t>
      </w:r>
      <w:r w:rsidRPr="0051414C">
        <w:rPr>
          <w:vertAlign w:val="superscript"/>
        </w:rPr>
        <w:t>2</w:t>
      </w:r>
      <w:r w:rsidR="00E15CAD" w:rsidRPr="00E15CAD">
        <w:t xml:space="preserve"> </w:t>
      </w:r>
      <w:r w:rsidRPr="0051414C">
        <w:t>=</w:t>
      </w:r>
      <w:r w:rsidR="00E15CAD">
        <w:t xml:space="preserve"> </w:t>
      </w:r>
      <w:r w:rsidRPr="0051414C">
        <w:t>0.95; p</w:t>
      </w:r>
      <w:r w:rsidR="00E15CAD">
        <w:t xml:space="preserve"> </w:t>
      </w:r>
      <w:r w:rsidRPr="0051414C">
        <w:t>&lt;</w:t>
      </w:r>
      <w:r w:rsidR="00E15CAD">
        <w:t xml:space="preserve"> </w:t>
      </w:r>
      <w:r w:rsidRPr="0051414C">
        <w:t xml:space="preserve">0.01; </w:t>
      </w:r>
      <w:r w:rsidRPr="00E15CAD">
        <w:rPr>
          <w:b/>
          <w:bCs/>
        </w:rPr>
        <w:t xml:space="preserve">Figure </w:t>
      </w:r>
      <w:r w:rsidR="00082CEE" w:rsidRPr="00E15CAD">
        <w:rPr>
          <w:b/>
          <w:bCs/>
        </w:rPr>
        <w:t>2</w:t>
      </w:r>
      <w:r w:rsidRPr="0051414C">
        <w:t>).</w:t>
      </w:r>
      <w:r w:rsidR="001655DB" w:rsidRPr="0051414C">
        <w:t xml:space="preserve"> </w:t>
      </w:r>
      <w:r w:rsidRPr="0051414C">
        <w:t>Measurements using the water volume method exceeded measurements with the caliper method when there was more than about 8 mm of ice (</w:t>
      </w:r>
      <w:r w:rsidRPr="00E15CAD">
        <w:rPr>
          <w:b/>
          <w:bCs/>
        </w:rPr>
        <w:t xml:space="preserve">Figure </w:t>
      </w:r>
      <w:r w:rsidR="00082CEE" w:rsidRPr="00E15CAD">
        <w:rPr>
          <w:b/>
          <w:bCs/>
        </w:rPr>
        <w:t>2</w:t>
      </w:r>
      <w:r w:rsidRPr="0051414C">
        <w:t>).</w:t>
      </w:r>
      <w:r w:rsidR="00EF3B23">
        <w:t xml:space="preserve"> </w:t>
      </w:r>
      <w:r w:rsidRPr="0051414C">
        <w:t xml:space="preserve">This difference is due to the presence of icicles, which form as ice accumulates, and is captured </w:t>
      </w:r>
      <w:r w:rsidR="002447C6" w:rsidRPr="0051414C">
        <w:t xml:space="preserve">more effectively </w:t>
      </w:r>
      <w:r w:rsidRPr="0051414C">
        <w:t>with the water volume method.</w:t>
      </w:r>
      <w:r w:rsidR="00EF3B23">
        <w:t xml:space="preserve"> </w:t>
      </w:r>
      <w:r w:rsidRPr="0051414C">
        <w:t>When ice accretion was less than 8 mm, measurements from the water volume method were slightly less than measurements from the caliper method, which is attributed to the density of ice.</w:t>
      </w:r>
      <w:r w:rsidR="00EF3B23">
        <w:t xml:space="preserve"> </w:t>
      </w:r>
      <w:r w:rsidRPr="0051414C">
        <w:t>We calculated ice thickness with the water volume method using the density of glaze ice (0.92 g</w:t>
      </w:r>
      <w:r w:rsidR="00E15CAD">
        <w:t>/</w:t>
      </w:r>
      <w:r w:rsidRPr="0051414C">
        <w:t>cm</w:t>
      </w:r>
      <w:r w:rsidRPr="0051414C">
        <w:rPr>
          <w:vertAlign w:val="superscript"/>
        </w:rPr>
        <w:t>3</w:t>
      </w:r>
      <w:r w:rsidRPr="0051414C">
        <w:t xml:space="preserve">); however, the ice in the </w:t>
      </w:r>
      <w:r w:rsidR="002447C6" w:rsidRPr="0051414C">
        <w:t>treatment</w:t>
      </w:r>
      <w:r w:rsidRPr="0051414C">
        <w:t xml:space="preserve"> had air bubbles and likely </w:t>
      </w:r>
      <w:r w:rsidR="00165DD2" w:rsidRPr="0051414C">
        <w:t xml:space="preserve">had a density less </w:t>
      </w:r>
      <w:r w:rsidRPr="0051414C">
        <w:t>than th</w:t>
      </w:r>
      <w:r w:rsidR="002447C6" w:rsidRPr="0051414C">
        <w:t xml:space="preserve">is </w:t>
      </w:r>
      <w:r w:rsidR="00165DD2" w:rsidRPr="0051414C">
        <w:t xml:space="preserve">theoretical </w:t>
      </w:r>
      <w:r w:rsidR="002447C6" w:rsidRPr="0051414C">
        <w:t>value</w:t>
      </w:r>
      <w:r w:rsidRPr="0051414C">
        <w:t>.</w:t>
      </w:r>
    </w:p>
    <w:p w14:paraId="4C1BE406" w14:textId="77777777" w:rsidR="0007391B" w:rsidRPr="0051414C" w:rsidRDefault="0007391B" w:rsidP="0051414C">
      <w:pPr>
        <w:widowControl/>
      </w:pPr>
    </w:p>
    <w:p w14:paraId="65078BA0" w14:textId="0C4AFD62" w:rsidR="0007391B" w:rsidRPr="0051414C" w:rsidRDefault="00C307E7" w:rsidP="0051414C">
      <w:pPr>
        <w:widowControl/>
        <w:rPr>
          <w:highlight w:val="yellow"/>
        </w:rPr>
      </w:pPr>
      <w:r w:rsidRPr="0051414C">
        <w:t>Total spray times (hours/hose) averaged 2 h 20 min for the low, 4 h 50 min for the mid, and 8 h for the high ice treatments.</w:t>
      </w:r>
      <w:r w:rsidR="00EF3B23">
        <w:t xml:space="preserve"> </w:t>
      </w:r>
      <w:r w:rsidRPr="0051414C">
        <w:t xml:space="preserve">The actual time spent spraying in the field was approximately half of these total times, since two </w:t>
      </w:r>
      <w:proofErr w:type="spellStart"/>
      <w:r w:rsidRPr="0051414C">
        <w:t>hoses</w:t>
      </w:r>
      <w:proofErr w:type="spellEnd"/>
      <w:r w:rsidRPr="0051414C">
        <w:t xml:space="preserve"> were </w:t>
      </w:r>
      <w:r w:rsidR="00F02E76" w:rsidRPr="0051414C">
        <w:t xml:space="preserve">used </w:t>
      </w:r>
      <w:r w:rsidRPr="0051414C">
        <w:t>simultaneously</w:t>
      </w:r>
      <w:r w:rsidR="00F02E76" w:rsidRPr="0051414C">
        <w:t xml:space="preserve"> for spraying</w:t>
      </w:r>
      <w:r w:rsidR="003F2AE7" w:rsidRPr="0051414C">
        <w:t xml:space="preserve"> each plot</w:t>
      </w:r>
      <w:r w:rsidRPr="0051414C">
        <w:t>.</w:t>
      </w:r>
      <w:r w:rsidR="00EF3B23">
        <w:t xml:space="preserve"> </w:t>
      </w:r>
      <w:r w:rsidRPr="0051414C">
        <w:t>There was a significant positive relationship between spray time and ice accretion measured with the water volume method (R</w:t>
      </w:r>
      <w:r w:rsidRPr="0051414C">
        <w:rPr>
          <w:vertAlign w:val="superscript"/>
        </w:rPr>
        <w:t>2</w:t>
      </w:r>
      <w:r w:rsidR="00E15CAD">
        <w:rPr>
          <w:vertAlign w:val="superscript"/>
        </w:rPr>
        <w:t xml:space="preserve"> </w:t>
      </w:r>
      <w:r w:rsidRPr="0051414C">
        <w:t>=</w:t>
      </w:r>
      <w:r w:rsidR="00E15CAD">
        <w:t xml:space="preserve"> </w:t>
      </w:r>
      <w:r w:rsidRPr="0051414C">
        <w:t>0.46 ; p</w:t>
      </w:r>
      <w:r w:rsidR="00E15CAD">
        <w:t xml:space="preserve"> </w:t>
      </w:r>
      <w:r w:rsidRPr="0051414C">
        <w:t xml:space="preserve">= 0.03; </w:t>
      </w:r>
      <w:r w:rsidRPr="00E15CAD">
        <w:rPr>
          <w:b/>
          <w:bCs/>
        </w:rPr>
        <w:t xml:space="preserve">Figure </w:t>
      </w:r>
      <w:r w:rsidR="00082CEE" w:rsidRPr="00E15CAD">
        <w:rPr>
          <w:b/>
          <w:bCs/>
        </w:rPr>
        <w:t>3</w:t>
      </w:r>
      <w:r w:rsidRPr="00E15CAD">
        <w:rPr>
          <w:b/>
          <w:bCs/>
        </w:rPr>
        <w:t>a</w:t>
      </w:r>
      <w:r w:rsidRPr="0051414C">
        <w:t>) and the caliper method (R</w:t>
      </w:r>
      <w:r w:rsidRPr="0051414C">
        <w:rPr>
          <w:vertAlign w:val="superscript"/>
        </w:rPr>
        <w:t>2</w:t>
      </w:r>
      <w:r w:rsidR="00E15CAD">
        <w:rPr>
          <w:vertAlign w:val="superscript"/>
        </w:rPr>
        <w:t xml:space="preserve"> </w:t>
      </w:r>
      <w:r w:rsidRPr="0051414C">
        <w:t>=</w:t>
      </w:r>
      <w:r w:rsidR="00E15CAD">
        <w:t xml:space="preserve"> </w:t>
      </w:r>
      <w:r w:rsidRPr="0051414C">
        <w:t>0.56; p</w:t>
      </w:r>
      <w:r w:rsidR="00E15CAD">
        <w:t xml:space="preserve"> </w:t>
      </w:r>
      <w:r w:rsidRPr="0051414C">
        <w:t>=</w:t>
      </w:r>
      <w:r w:rsidR="00E15CAD">
        <w:t xml:space="preserve"> </w:t>
      </w:r>
      <w:r w:rsidRPr="0051414C">
        <w:t>0.01)</w:t>
      </w:r>
      <w:r w:rsidR="00EF3B23">
        <w:t xml:space="preserve"> </w:t>
      </w:r>
      <w:r w:rsidRPr="0051414C">
        <w:t>The average rate of ice accretion ranged from 1.4 to 4.2 mm</w:t>
      </w:r>
      <w:r w:rsidR="00E15CAD">
        <w:t>/</w:t>
      </w:r>
      <w:r w:rsidRPr="0051414C">
        <w:t>h across plots.</w:t>
      </w:r>
      <w:r w:rsidR="00EF3B23">
        <w:t xml:space="preserve"> </w:t>
      </w:r>
      <w:r w:rsidRPr="0051414C">
        <w:t>There was a marginally significant inverse relationship between air temperature and ice accretion measured with the water volume method (R</w:t>
      </w:r>
      <w:r w:rsidRPr="0051414C">
        <w:rPr>
          <w:vertAlign w:val="superscript"/>
        </w:rPr>
        <w:t>2</w:t>
      </w:r>
      <w:r w:rsidR="00E15CAD">
        <w:rPr>
          <w:vertAlign w:val="superscript"/>
        </w:rPr>
        <w:t xml:space="preserve"> </w:t>
      </w:r>
      <w:r w:rsidRPr="0051414C">
        <w:t>=</w:t>
      </w:r>
      <w:r w:rsidR="00E15CAD">
        <w:t xml:space="preserve"> </w:t>
      </w:r>
      <w:r w:rsidRPr="0051414C">
        <w:t>0.40; p</w:t>
      </w:r>
      <w:r w:rsidR="00E15CAD">
        <w:t xml:space="preserve"> </w:t>
      </w:r>
      <w:r w:rsidRPr="0051414C">
        <w:t>=</w:t>
      </w:r>
      <w:r w:rsidR="00E15CAD">
        <w:t xml:space="preserve"> </w:t>
      </w:r>
      <w:r w:rsidRPr="0051414C">
        <w:t xml:space="preserve">0.05; </w:t>
      </w:r>
      <w:r w:rsidRPr="00E15CAD">
        <w:rPr>
          <w:b/>
          <w:bCs/>
        </w:rPr>
        <w:t xml:space="preserve">Figure </w:t>
      </w:r>
      <w:r w:rsidR="00082CEE" w:rsidRPr="00E15CAD">
        <w:rPr>
          <w:b/>
          <w:bCs/>
        </w:rPr>
        <w:t>3</w:t>
      </w:r>
      <w:r w:rsidRPr="00E15CAD">
        <w:rPr>
          <w:b/>
          <w:bCs/>
        </w:rPr>
        <w:t>b</w:t>
      </w:r>
      <w:r w:rsidRPr="0051414C">
        <w:t>) and no significant relationship with the caliper method (R</w:t>
      </w:r>
      <w:r w:rsidRPr="0051414C">
        <w:rPr>
          <w:vertAlign w:val="superscript"/>
        </w:rPr>
        <w:t>2</w:t>
      </w:r>
      <w:r w:rsidR="00E15CAD">
        <w:rPr>
          <w:vertAlign w:val="superscript"/>
        </w:rPr>
        <w:t xml:space="preserve"> </w:t>
      </w:r>
      <w:r w:rsidRPr="0051414C">
        <w:t>=</w:t>
      </w:r>
      <w:r w:rsidR="00E15CAD">
        <w:t xml:space="preserve"> </w:t>
      </w:r>
      <w:r w:rsidRPr="0051414C">
        <w:t>0.15; p</w:t>
      </w:r>
      <w:r w:rsidR="00E15CAD">
        <w:t xml:space="preserve"> </w:t>
      </w:r>
      <w:r w:rsidRPr="0051414C">
        <w:t>=</w:t>
      </w:r>
      <w:r w:rsidR="00E15CAD">
        <w:t xml:space="preserve"> </w:t>
      </w:r>
      <w:r w:rsidRPr="0051414C">
        <w:t>0.27).</w:t>
      </w:r>
    </w:p>
    <w:p w14:paraId="6D8463F8" w14:textId="77777777" w:rsidR="0007391B" w:rsidRPr="0051414C" w:rsidRDefault="0007391B" w:rsidP="0051414C">
      <w:pPr>
        <w:widowControl/>
      </w:pPr>
    </w:p>
    <w:p w14:paraId="6742F3BD" w14:textId="45358571" w:rsidR="00610D41" w:rsidRPr="0051414C" w:rsidRDefault="00C307E7" w:rsidP="0051414C">
      <w:pPr>
        <w:widowControl/>
      </w:pPr>
      <w:r w:rsidRPr="0051414C">
        <w:t>Rapid assessments of canopy cover were made during the summers before (2015) and after ice was applied (2016).</w:t>
      </w:r>
      <w:r w:rsidR="00EF3B23">
        <w:t xml:space="preserve"> </w:t>
      </w:r>
      <w:r w:rsidRPr="0051414C">
        <w:t xml:space="preserve">Data were not collected in the second year after treatment (2017); therefore, the midx2 treatment was only assessed after it had been </w:t>
      </w:r>
      <w:r w:rsidR="00F02E76" w:rsidRPr="0051414C">
        <w:t xml:space="preserve">initially </w:t>
      </w:r>
      <w:r w:rsidRPr="0051414C">
        <w:t>sprayed.</w:t>
      </w:r>
      <w:r w:rsidR="00EF3B23">
        <w:t xml:space="preserve"> </w:t>
      </w:r>
      <w:bookmarkStart w:id="16" w:name="_Hlk38543405"/>
      <w:r w:rsidRPr="0051414C">
        <w:t>An ocular tube was used to record the presence or absence of canopy cover directly overhead along transects in the plots</w:t>
      </w:r>
      <w:r w:rsidR="00484412" w:rsidRPr="0051414C">
        <w:fldChar w:fldCharType="begin"/>
      </w:r>
      <w:r w:rsidR="008548EA" w:rsidRPr="0051414C">
        <w:instrText xml:space="preserve"> ADDIN EN.CITE &lt;EndNote&gt;&lt;Cite&gt;&lt;Author&gt;James&lt;/Author&gt;&lt;Year&gt;1970&lt;/Year&gt;&lt;RecNum&gt;36&lt;/RecNum&gt;&lt;DisplayText&gt;&lt;style face="superscript"&gt;33&lt;/style&gt;&lt;/DisplayText&gt;&lt;record&gt;&lt;rec-number&gt;36&lt;/rec-number&gt;&lt;foreign-keys&gt;&lt;key app="EN" db-id="0d0wxxd00artv2ev9wpvdztfdxa9e09watfr" timestamp="1580249400"&gt;36&lt;/key&gt;&lt;/foreign-keys&gt;&lt;ref-type name="Journal Article"&gt;17&lt;/ref-type&gt;&lt;contributors&gt;&lt;authors&gt;&lt;author&gt;James, F. C.&lt;/author&gt;&lt;author&gt;Shugart, H. H.&lt;/author&gt;&lt;/authors&gt;&lt;/contributors&gt;&lt;titles&gt;&lt;title&gt;A quantitative method of habitat description&lt;/title&gt;&lt;secondary-title&gt;Audubon Field Notes&lt;/secondary-title&gt;&lt;/titles&gt;&lt;periodical&gt;&lt;full-title&gt;Audubon Field Notes&lt;/full-title&gt;&lt;/periodical&gt;&lt;pages&gt;727-736&lt;/pages&gt;&lt;volume&gt;24&lt;/volume&gt;&lt;number&gt;6&lt;/number&gt;&lt;dates&gt;&lt;year&gt;1970&lt;/year&gt;&lt;/dates&gt;&lt;urls&gt;&lt;/urls&gt;&lt;/record&gt;&lt;/Cite&gt;&lt;/EndNote&gt;</w:instrText>
      </w:r>
      <w:r w:rsidR="00484412" w:rsidRPr="0051414C">
        <w:fldChar w:fldCharType="separate"/>
      </w:r>
      <w:r w:rsidR="008548EA" w:rsidRPr="0051414C">
        <w:rPr>
          <w:noProof/>
          <w:vertAlign w:val="superscript"/>
        </w:rPr>
        <w:t>33</w:t>
      </w:r>
      <w:r w:rsidR="00484412" w:rsidRPr="0051414C">
        <w:fldChar w:fldCharType="end"/>
      </w:r>
      <w:r w:rsidRPr="0051414C">
        <w:t>.</w:t>
      </w:r>
      <w:r w:rsidR="00EF3B23">
        <w:t xml:space="preserve"> </w:t>
      </w:r>
      <w:r w:rsidR="006979E4" w:rsidRPr="0051414C">
        <w:t xml:space="preserve">While this method </w:t>
      </w:r>
      <w:r w:rsidR="00D20C3C" w:rsidRPr="0051414C">
        <w:t>is</w:t>
      </w:r>
      <w:r w:rsidR="006979E4" w:rsidRPr="0051414C">
        <w:t xml:space="preserve"> effective</w:t>
      </w:r>
      <w:r w:rsidR="00302CE0" w:rsidRPr="0051414C">
        <w:t xml:space="preserve"> at estimating canopy cover</w:t>
      </w:r>
      <w:r w:rsidR="00BF31A3" w:rsidRPr="0051414C">
        <w:t>,</w:t>
      </w:r>
      <w:r w:rsidR="001A2617" w:rsidRPr="0051414C">
        <w:t xml:space="preserve"> it requires </w:t>
      </w:r>
      <w:r w:rsidR="00BF31A3" w:rsidRPr="0051414C">
        <w:t>intensive</w:t>
      </w:r>
      <w:r w:rsidR="001A2617" w:rsidRPr="0051414C">
        <w:t xml:space="preserve"> sampling, </w:t>
      </w:r>
      <w:r w:rsidR="001A2617" w:rsidRPr="0051414C">
        <w:lastRenderedPageBreak/>
        <w:t>which can be time consuming</w:t>
      </w:r>
      <w:r w:rsidR="00BF31A3" w:rsidRPr="0051414C">
        <w:t xml:space="preserve"> and costly</w:t>
      </w:r>
      <w:r w:rsidR="001A2617" w:rsidRPr="0051414C">
        <w:t>.</w:t>
      </w:r>
      <w:r w:rsidR="00EF3B23">
        <w:t xml:space="preserve"> </w:t>
      </w:r>
      <w:r w:rsidR="00271BF0" w:rsidRPr="0051414C">
        <w:t>Ground based measurements with a larger area of view,</w:t>
      </w:r>
      <w:r w:rsidR="001A2617" w:rsidRPr="0051414C">
        <w:t xml:space="preserve"> such as </w:t>
      </w:r>
      <w:r w:rsidR="00BF31A3" w:rsidRPr="0051414C">
        <w:t>canopy densiometers</w:t>
      </w:r>
      <w:r w:rsidR="00513F9A" w:rsidRPr="0051414C">
        <w:fldChar w:fldCharType="begin"/>
      </w:r>
      <w:r w:rsidR="008548EA" w:rsidRPr="0051414C">
        <w:instrText xml:space="preserve"> ADDIN EN.CITE &lt;EndNote&gt;&lt;Cite&gt;&lt;Author&gt;Lemmon&lt;/Author&gt;&lt;Year&gt;1956&lt;/Year&gt;&lt;RecNum&gt;3596&lt;/RecNum&gt;&lt;DisplayText&gt;&lt;style face="superscript"&gt;34&lt;/style&gt;&lt;/DisplayText&gt;&lt;record&gt;&lt;rec-number&gt;3596&lt;/rec-number&gt;&lt;foreign-keys&gt;&lt;key app="EN" db-id="tpa9zadt5saftpef0xk5rsfta92svt50eerr" timestamp="1587500908"&gt;3596&lt;/key&gt;&lt;/foreign-keys&gt;&lt;ref-type name="Journal Article"&gt;17&lt;/ref-type&gt;&lt;contributors&gt;&lt;authors&gt;&lt;author&gt;Lemmon, P. E.&lt;/author&gt;&lt;/authors&gt;&lt;/contributors&gt;&lt;titles&gt;&lt;title&gt;A spherical densiometer for estimating forest overstory density&lt;/title&gt;&lt;secondary-title&gt;Forest Science&lt;/secondary-title&gt;&lt;/titles&gt;&lt;periodical&gt;&lt;full-title&gt;Forest Science&lt;/full-title&gt;&lt;/periodical&gt;&lt;pages&gt;314-320&lt;/pages&gt;&lt;volume&gt;2&lt;/volume&gt;&lt;number&gt;4&lt;/number&gt;&lt;keywords&gt;&lt;keyword&gt;forest canopy&lt;/keyword&gt;&lt;keyword&gt;foliage&lt;/keyword&gt;&lt;keyword&gt;canopy&lt;/keyword&gt;&lt;keyword&gt;Method&lt;/keyword&gt;&lt;keyword&gt;densiometer&lt;/keyword&gt;&lt;/keywords&gt;&lt;dates&gt;&lt;year&gt;1956&lt;/year&gt;&lt;/dates&gt;&lt;isbn&gt;0015-749X&lt;/isbn&gt;&lt;label&gt;3541&lt;/label&gt;&lt;urls&gt;&lt;related-urls&gt;&lt;url&gt;https://doi.org/10.1093/forestscience/2.4.314&lt;/url&gt;&lt;/related-urls&gt;&lt;/urls&gt;&lt;electronic-resource-num&gt;10.1093/forestscience/2.4.314&lt;/electronic-resource-num&gt;&lt;access-date&gt;4/21/2020&lt;/access-date&gt;&lt;/record&gt;&lt;/Cite&gt;&lt;/EndNote&gt;</w:instrText>
      </w:r>
      <w:r w:rsidR="00513F9A" w:rsidRPr="0051414C">
        <w:fldChar w:fldCharType="separate"/>
      </w:r>
      <w:r w:rsidR="008548EA" w:rsidRPr="0051414C">
        <w:rPr>
          <w:noProof/>
          <w:vertAlign w:val="superscript"/>
        </w:rPr>
        <w:t>34</w:t>
      </w:r>
      <w:r w:rsidR="00513F9A" w:rsidRPr="0051414C">
        <w:fldChar w:fldCharType="end"/>
      </w:r>
      <w:r w:rsidR="002F141D" w:rsidRPr="0051414C">
        <w:t>,</w:t>
      </w:r>
      <w:r w:rsidR="00307C27" w:rsidRPr="0051414C">
        <w:t xml:space="preserve"> provide a measure of canopy closure and </w:t>
      </w:r>
      <w:r w:rsidR="00271BF0" w:rsidRPr="0051414C">
        <w:t>require less sampling and have low</w:t>
      </w:r>
      <w:r w:rsidR="002130D7" w:rsidRPr="0051414C">
        <w:t>er</w:t>
      </w:r>
      <w:r w:rsidR="00271BF0" w:rsidRPr="0051414C">
        <w:t xml:space="preserve"> stand-level variability</w:t>
      </w:r>
      <w:r w:rsidR="00D20C3C" w:rsidRPr="0051414C">
        <w:fldChar w:fldCharType="begin">
          <w:fldData xml:space="preserve">PEVuZE5vdGU+PENpdGU+PEF1dGhvcj5Lb3Job25lbjwvQXV0aG9yPjxZZWFyPjIwMDY8L1llYXI+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</w:fldData>
        </w:fldChar>
      </w:r>
      <w:r w:rsidR="008548EA" w:rsidRPr="0051414C">
        <w:instrText xml:space="preserve"> ADDIN EN.CITE </w:instrText>
      </w:r>
      <w:r w:rsidR="008548EA" w:rsidRPr="0051414C">
        <w:fldChar w:fldCharType="begin">
          <w:fldData xml:space="preserve">PEVuZE5vdGU+PENpdGU+PEF1dGhvcj5Lb3Job25lbjwvQXV0aG9yPjxZZWFyPjIwMDY8L1llYXI+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</w:fldData>
        </w:fldChar>
      </w:r>
      <w:r w:rsidR="008548EA" w:rsidRPr="0051414C">
        <w:instrText xml:space="preserve"> ADDIN EN.CITE.DATA </w:instrText>
      </w:r>
      <w:r w:rsidR="008548EA" w:rsidRPr="0051414C">
        <w:fldChar w:fldCharType="end"/>
      </w:r>
      <w:r w:rsidR="00D20C3C" w:rsidRPr="0051414C">
        <w:fldChar w:fldCharType="separate"/>
      </w:r>
      <w:r w:rsidR="008548EA" w:rsidRPr="0051414C">
        <w:rPr>
          <w:noProof/>
          <w:vertAlign w:val="superscript"/>
        </w:rPr>
        <w:t>35,36</w:t>
      </w:r>
      <w:r w:rsidR="00D20C3C" w:rsidRPr="0051414C">
        <w:fldChar w:fldCharType="end"/>
      </w:r>
      <w:r w:rsidR="00610D41" w:rsidRPr="0051414C">
        <w:t>.</w:t>
      </w:r>
      <w:r w:rsidR="00EF3B23">
        <w:t xml:space="preserve"> </w:t>
      </w:r>
      <w:r w:rsidR="00610D41" w:rsidRPr="0051414C">
        <w:t xml:space="preserve">However, care must be taken to ensure the view angle does not capture vegetation outside of the </w:t>
      </w:r>
      <w:r w:rsidR="00D20C3C" w:rsidRPr="0051414C">
        <w:t xml:space="preserve">treated </w:t>
      </w:r>
      <w:r w:rsidR="00610D41" w:rsidRPr="0051414C">
        <w:t>plot.</w:t>
      </w:r>
      <w:bookmarkEnd w:id="16"/>
    </w:p>
    <w:p w14:paraId="329B8ED9" w14:textId="77777777" w:rsidR="00610D41" w:rsidRPr="0051414C" w:rsidRDefault="00610D41" w:rsidP="0051414C">
      <w:pPr>
        <w:widowControl/>
      </w:pPr>
    </w:p>
    <w:p w14:paraId="0AFC220D" w14:textId="47E630A6" w:rsidR="0007391B" w:rsidRPr="0051414C" w:rsidRDefault="00610D41" w:rsidP="0051414C">
      <w:pPr>
        <w:widowControl/>
      </w:pPr>
      <w:r w:rsidRPr="0051414C">
        <w:t xml:space="preserve">Canopy cover </w:t>
      </w:r>
      <w:r w:rsidR="00197E59" w:rsidRPr="0051414C">
        <w:t>data were</w:t>
      </w:r>
      <w:r w:rsidR="00C307E7" w:rsidRPr="0051414C">
        <w:t xml:space="preserve"> analyzed </w:t>
      </w:r>
      <w:r w:rsidR="0085599D" w:rsidRPr="0051414C">
        <w:t xml:space="preserve">using </w:t>
      </w:r>
      <w:r w:rsidR="00C307E7" w:rsidRPr="0051414C">
        <w:t xml:space="preserve">a </w:t>
      </w:r>
      <w:r w:rsidR="004A0371" w:rsidRPr="0051414C">
        <w:t xml:space="preserve">generalized </w:t>
      </w:r>
      <w:r w:rsidR="00C307E7" w:rsidRPr="0051414C">
        <w:t>linear mixed model</w:t>
      </w:r>
      <w:r w:rsidR="00197E59" w:rsidRPr="0051414C">
        <w:t xml:space="preserve"> wit</w:t>
      </w:r>
      <w:r w:rsidR="0085599D" w:rsidRPr="0051414C">
        <w:t>h a binomial distribution.</w:t>
      </w:r>
      <w:r w:rsidR="00EF3B23">
        <w:t xml:space="preserve"> </w:t>
      </w:r>
      <w:r w:rsidR="0085599D" w:rsidRPr="0051414C">
        <w:t>I</w:t>
      </w:r>
      <w:r w:rsidR="00197E59" w:rsidRPr="0051414C">
        <w:t xml:space="preserve">ce treatment </w:t>
      </w:r>
      <w:r w:rsidR="0085599D" w:rsidRPr="0051414C">
        <w:t xml:space="preserve">was included </w:t>
      </w:r>
      <w:r w:rsidR="00197E59" w:rsidRPr="0051414C">
        <w:t>as a fixed effect and plot as a random effect.</w:t>
      </w:r>
      <w:r w:rsidR="00EF3B23">
        <w:t xml:space="preserve"> </w:t>
      </w:r>
      <w:r w:rsidR="00197E59" w:rsidRPr="0051414C">
        <w:t>Results</w:t>
      </w:r>
      <w:r w:rsidR="00C307E7" w:rsidRPr="0051414C">
        <w:t xml:space="preserve"> showed no significant differences </w:t>
      </w:r>
      <w:r w:rsidR="003F2AE7" w:rsidRPr="0051414C">
        <w:t xml:space="preserve">among the 10 plots </w:t>
      </w:r>
      <w:r w:rsidR="00C307E7" w:rsidRPr="0051414C">
        <w:t>in pre-treatment surveys (</w:t>
      </w:r>
      <w:r w:rsidR="00C307E7" w:rsidRPr="00E15CAD">
        <w:rPr>
          <w:b/>
          <w:bCs/>
        </w:rPr>
        <w:t xml:space="preserve">Figure </w:t>
      </w:r>
      <w:r w:rsidR="00082CEE" w:rsidRPr="00E15CAD">
        <w:rPr>
          <w:b/>
          <w:bCs/>
        </w:rPr>
        <w:t>4</w:t>
      </w:r>
      <w:r w:rsidR="00EF3B23">
        <w:rPr>
          <w:b/>
          <w:bCs/>
        </w:rPr>
        <w:t>A</w:t>
      </w:r>
      <w:r w:rsidR="00C307E7" w:rsidRPr="0051414C">
        <w:t>), whereas post-treatment surveys indicate significant decreases in canopy cover in the mid, midx2, and high ice treatments relative to the control (</w:t>
      </w:r>
      <w:r w:rsidR="00C307E7" w:rsidRPr="00E15CAD">
        <w:rPr>
          <w:b/>
          <w:bCs/>
        </w:rPr>
        <w:t xml:space="preserve">Figure </w:t>
      </w:r>
      <w:r w:rsidR="00082CEE" w:rsidRPr="00E15CAD">
        <w:rPr>
          <w:b/>
          <w:bCs/>
        </w:rPr>
        <w:t>4</w:t>
      </w:r>
      <w:r w:rsidR="00EF3B23">
        <w:rPr>
          <w:b/>
          <w:bCs/>
        </w:rPr>
        <w:t>B</w:t>
      </w:r>
      <w:r w:rsidR="00C307E7" w:rsidRPr="0051414C">
        <w:t xml:space="preserve">). These general declines in canopy cover with increasing ice accretion support results from a more rigorous analysis by Fahey </w:t>
      </w:r>
      <w:r w:rsidR="00EF3B23" w:rsidRPr="00EF3B23">
        <w:t>et al</w:t>
      </w:r>
      <w:r w:rsidR="00C307E7" w:rsidRPr="00E15CAD">
        <w:t>.</w:t>
      </w:r>
      <w:r w:rsidR="00AC3D8E" w:rsidRPr="0051414C">
        <w:fldChar w:fldCharType="begin"/>
      </w:r>
      <w:r w:rsidR="008548EA" w:rsidRPr="0051414C">
        <w:instrText xml:space="preserve"> ADDIN EN.CITE &lt;EndNote&gt;&lt;Cite ExcludeAuth="1"&gt;&lt;Author&gt;Fahey&lt;/Author&gt;&lt;Year&gt;2020&lt;/Year&gt;&lt;RecNum&gt;53&lt;/RecNum&gt;&lt;DisplayText&gt;&lt;style face="superscript"&gt;37&lt;/style&gt;&lt;/DisplayText&gt;&lt;record&gt;&lt;rec-number&gt;53&lt;/rec-number&gt;&lt;foreign-keys&gt;&lt;key app="EN" db-id="0d0wxxd00artv2ev9wpvdztfdxa9e09watfr" timestamp="1581008720"&gt;53&lt;/key&gt;&lt;/foreign-keys&gt;&lt;ref-type name="Journal Article"&gt;17&lt;/ref-type&gt;&lt;contributors&gt;&lt;authors&gt;&lt;author&gt;Fahey, R. T.&lt;/author&gt;&lt;author&gt;Atkins, J. W.&lt;/author&gt;&lt;author&gt;Campbell, J. L.&lt;/author&gt;&lt;author&gt;Rustad, L. E.&lt;/author&gt;&lt;author&gt;Duffy, M.&lt;/author&gt;&lt;author&gt;Driscoll, C. T.&lt;/author&gt;&lt;author&gt;Fahey, T. J.&lt;/author&gt;&lt;author&gt;Schaberg, P. G.&lt;/author&gt;&lt;/authors&gt;&lt;/contributors&gt;&lt;titles&gt;&lt;title&gt;Effects of an experimental ice storm on forest canopy structure&lt;/title&gt;&lt;secondary-title&gt;Canadian Journal of Forest Research&lt;/secondary-title&gt;&lt;/titles&gt;&lt;periodical&gt;&lt;full-title&gt;Canadian Journal of Forest Research&lt;/full-title&gt;&lt;/periodical&gt;&lt;pages&gt;136-145&lt;/pages&gt;&lt;volume&gt;50&lt;/volume&gt;&lt;number&gt;2&lt;/number&gt;&lt;keywords&gt;&lt;keyword&gt;ice storm&lt;/keyword&gt;&lt;keyword&gt;canopy&lt;/keyword&gt;&lt;keyword&gt;tree&lt;/keyword&gt;&lt;keyword&gt;vegetation&lt;/keyword&gt;&lt;keyword&gt;disturbance&lt;/keyword&gt;&lt;/keywords&gt;&lt;dates&gt;&lt;year&gt;2020&lt;/year&gt;&lt;pub-dates&gt;&lt;date&gt;2020/02/01&lt;/date&gt;&lt;/pub-dates&gt;&lt;/dates&gt;&lt;publisher&gt;NRC Research Press&lt;/publisher&gt;&lt;isbn&gt;0045-5067&lt;/isbn&gt;&lt;label&gt;3499&lt;/label&gt;&lt;urls&gt;&lt;related-urls&gt;&lt;url&gt;https://doi.org/10.1139/cjfr-2019-0276&lt;/url&gt;&lt;/related-urls&gt;&lt;/urls&gt;&lt;electronic-resource-num&gt;10.1139/cjfr-2019-0276&lt;/electronic-resource-num&gt;&lt;access-date&gt;2020/02/04&lt;/access-date&gt;&lt;/record&gt;&lt;/Cite&gt;&lt;/EndNote&gt;</w:instrText>
      </w:r>
      <w:r w:rsidR="00AC3D8E" w:rsidRPr="0051414C">
        <w:fldChar w:fldCharType="separate"/>
      </w:r>
      <w:r w:rsidR="008548EA" w:rsidRPr="0051414C">
        <w:rPr>
          <w:noProof/>
          <w:vertAlign w:val="superscript"/>
        </w:rPr>
        <w:t>37</w:t>
      </w:r>
      <w:r w:rsidR="00AC3D8E" w:rsidRPr="0051414C">
        <w:fldChar w:fldCharType="end"/>
      </w:r>
      <w:r w:rsidR="00C307E7" w:rsidRPr="0051414C">
        <w:t xml:space="preserve"> that showed significant structural changes in the forest canopy that were commensurate with the amount of ice applied.</w:t>
      </w:r>
    </w:p>
    <w:p w14:paraId="05B2F111" w14:textId="77777777" w:rsidR="0007391B" w:rsidRPr="0051414C" w:rsidRDefault="0007391B" w:rsidP="0051414C">
      <w:pPr>
        <w:widowControl/>
      </w:pPr>
    </w:p>
    <w:p w14:paraId="453C0943" w14:textId="303E41AB" w:rsidR="0065682A" w:rsidRPr="0051414C" w:rsidRDefault="00C307E7" w:rsidP="0051414C">
      <w:pPr>
        <w:widowControl/>
      </w:pPr>
      <w:r w:rsidRPr="0051414C">
        <w:t>The effects of the simulated ice storms on surface soil temperatures was evaluated during sampling in August 2017 (</w:t>
      </w:r>
      <w:r w:rsidRPr="00E15CAD">
        <w:t>i.e.,</w:t>
      </w:r>
      <w:r w:rsidRPr="0051414C">
        <w:t xml:space="preserve"> two growing seasons after all the plots had been </w:t>
      </w:r>
      <w:r w:rsidR="00F02E76" w:rsidRPr="0051414C">
        <w:t>iced</w:t>
      </w:r>
      <w:r w:rsidRPr="0051414C">
        <w:t xml:space="preserve"> once, and the growing season after the midx2 plots had been </w:t>
      </w:r>
      <w:r w:rsidR="00F02E76" w:rsidRPr="0051414C">
        <w:t>iced</w:t>
      </w:r>
      <w:r w:rsidRPr="0051414C">
        <w:t xml:space="preserve"> twice).</w:t>
      </w:r>
      <w:r w:rsidR="00EF3B23">
        <w:t xml:space="preserve"> </w:t>
      </w:r>
      <w:r w:rsidR="00257342" w:rsidRPr="0051414C">
        <w:t xml:space="preserve">The measurements were </w:t>
      </w:r>
      <w:r w:rsidR="00F02E76" w:rsidRPr="0051414C">
        <w:t>made</w:t>
      </w:r>
      <w:r w:rsidR="00257342" w:rsidRPr="0051414C">
        <w:t xml:space="preserve"> in the afternoon between 12:30 </w:t>
      </w:r>
      <w:r w:rsidR="00E15CAD">
        <w:t xml:space="preserve">pm </w:t>
      </w:r>
      <w:r w:rsidR="00257342" w:rsidRPr="0051414C">
        <w:t>and 2:00</w:t>
      </w:r>
      <w:r w:rsidR="00E15CAD">
        <w:t xml:space="preserve"> </w:t>
      </w:r>
      <w:r w:rsidR="00257342" w:rsidRPr="0051414C">
        <w:t>pm.</w:t>
      </w:r>
      <w:r w:rsidR="00EF3B23">
        <w:t xml:space="preserve"> </w:t>
      </w:r>
      <w:r w:rsidRPr="0051414C">
        <w:t xml:space="preserve">Soil temperatures were measured manually with Oakton soil temperature probes (0.5 </w:t>
      </w:r>
      <w:r w:rsidRPr="0051414C">
        <w:rPr>
          <w:szCs w:val="22"/>
          <w:highlight w:val="white"/>
        </w:rPr>
        <w:t>°</w:t>
      </w:r>
      <w:r w:rsidRPr="0051414C">
        <w:rPr>
          <w:highlight w:val="white"/>
        </w:rPr>
        <w:t>C</w:t>
      </w:r>
      <w:r w:rsidRPr="0051414C">
        <w:t xml:space="preserve"> accuracy) that were inserted in the ground at 2</w:t>
      </w:r>
      <w:r w:rsidR="00E15CAD">
        <w:t xml:space="preserve"> cm</w:t>
      </w:r>
      <w:r w:rsidRPr="0051414C">
        <w:t xml:space="preserve"> and 5 cm depths. Measurements were made on a 2.5 m grid simultaneously in a treatment plot and paired control plot. No measurements were made in the low treatment plots since they showed minimal impacts of ice on vegetation.</w:t>
      </w:r>
      <w:r w:rsidR="00EF3B23">
        <w:t xml:space="preserve"> </w:t>
      </w:r>
      <w:r w:rsidRPr="0051414C">
        <w:t>Soil</w:t>
      </w:r>
      <w:r w:rsidR="000B7CF4" w:rsidRPr="0051414C">
        <w:t xml:space="preserve"> </w:t>
      </w:r>
      <w:r w:rsidRPr="0051414C">
        <w:t>temperature results</w:t>
      </w:r>
      <w:r w:rsidR="00F7393F" w:rsidRPr="0051414C">
        <w:t xml:space="preserve"> </w:t>
      </w:r>
      <w:r w:rsidRPr="0051414C">
        <w:t xml:space="preserve">showed that the soils in the treated plots were significantly warmer </w:t>
      </w:r>
      <w:r w:rsidR="000B7CF4" w:rsidRPr="0051414C">
        <w:t>than</w:t>
      </w:r>
      <w:r w:rsidR="00F7393F" w:rsidRPr="0051414C">
        <w:t xml:space="preserve"> the control plots</w:t>
      </w:r>
      <w:r w:rsidR="003E6D3C" w:rsidRPr="0051414C">
        <w:t xml:space="preserve"> at both depths (2</w:t>
      </w:r>
      <w:r w:rsidR="00E15CAD">
        <w:t xml:space="preserve"> cm</w:t>
      </w:r>
      <w:r w:rsidR="003E6D3C" w:rsidRPr="0051414C">
        <w:t xml:space="preserve"> and 5 cm)</w:t>
      </w:r>
      <w:r w:rsidR="00F7393F" w:rsidRPr="0051414C">
        <w:t xml:space="preserve"> for all three levels evaluated (mid, midx2, high</w:t>
      </w:r>
      <w:r w:rsidR="00D033C1" w:rsidRPr="0051414C">
        <w:t xml:space="preserve">; </w:t>
      </w:r>
      <w:r w:rsidR="00D033C1" w:rsidRPr="00E15CAD">
        <w:rPr>
          <w:b/>
          <w:bCs/>
        </w:rPr>
        <w:t xml:space="preserve">Figure </w:t>
      </w:r>
      <w:r w:rsidR="00082CEE" w:rsidRPr="00E15CAD">
        <w:rPr>
          <w:b/>
          <w:bCs/>
        </w:rPr>
        <w:t>5</w:t>
      </w:r>
      <w:proofErr w:type="gramStart"/>
      <w:r w:rsidR="00EF3B23">
        <w:rPr>
          <w:b/>
          <w:bCs/>
        </w:rPr>
        <w:t>A</w:t>
      </w:r>
      <w:r w:rsidR="00D2472A" w:rsidRPr="00E15CAD">
        <w:rPr>
          <w:b/>
          <w:bCs/>
        </w:rPr>
        <w:t>,</w:t>
      </w:r>
      <w:r w:rsidR="00EF3B23">
        <w:rPr>
          <w:b/>
          <w:bCs/>
        </w:rPr>
        <w:t>B</w:t>
      </w:r>
      <w:proofErr w:type="gramEnd"/>
      <w:r w:rsidR="00F7393F" w:rsidRPr="0051414C">
        <w:t xml:space="preserve">). </w:t>
      </w:r>
      <w:r w:rsidR="003E6D3C" w:rsidRPr="0051414C">
        <w:t>The temperatures were slightly warmer in the shallower soil</w:t>
      </w:r>
      <w:r w:rsidR="000B7CF4" w:rsidRPr="0051414C">
        <w:t xml:space="preserve"> compared to deeper soil,</w:t>
      </w:r>
      <w:r w:rsidR="003E6D3C" w:rsidRPr="0051414C">
        <w:t xml:space="preserve"> and the effects of the treatment were greater.</w:t>
      </w:r>
      <w:r w:rsidR="00EF3B23">
        <w:t xml:space="preserve"> </w:t>
      </w:r>
      <w:r w:rsidR="003E6D3C" w:rsidRPr="0051414C">
        <w:t xml:space="preserve">The treated plots were 0.4–1.5 </w:t>
      </w:r>
      <w:r w:rsidR="003E6D3C" w:rsidRPr="0051414C">
        <w:rPr>
          <w:szCs w:val="22"/>
          <w:highlight w:val="white"/>
        </w:rPr>
        <w:t>°</w:t>
      </w:r>
      <w:r w:rsidR="003E6D3C" w:rsidRPr="0051414C">
        <w:rPr>
          <w:highlight w:val="white"/>
        </w:rPr>
        <w:t>C</w:t>
      </w:r>
      <w:r w:rsidR="003E6D3C" w:rsidRPr="0051414C">
        <w:t xml:space="preserve"> warmer than the controls for the 2 cm depth and 0.2 to 0.5 </w:t>
      </w:r>
      <w:r w:rsidR="003E6D3C" w:rsidRPr="0051414C">
        <w:rPr>
          <w:szCs w:val="22"/>
          <w:highlight w:val="white"/>
        </w:rPr>
        <w:t>°</w:t>
      </w:r>
      <w:r w:rsidR="003E6D3C" w:rsidRPr="0051414C">
        <w:rPr>
          <w:highlight w:val="white"/>
        </w:rPr>
        <w:t>C</w:t>
      </w:r>
      <w:r w:rsidR="003E6D3C" w:rsidRPr="0051414C">
        <w:t xml:space="preserve"> warmer for the 5 cm depth.</w:t>
      </w:r>
      <w:r w:rsidR="00EF3B23">
        <w:t xml:space="preserve"> </w:t>
      </w:r>
      <w:r w:rsidR="003E6D3C" w:rsidRPr="0051414C">
        <w:t xml:space="preserve">The treatments clearly </w:t>
      </w:r>
      <w:r w:rsidR="000B7CF4" w:rsidRPr="0051414C">
        <w:t>opened</w:t>
      </w:r>
      <w:r w:rsidR="003E6D3C" w:rsidRPr="0051414C">
        <w:t xml:space="preserve"> the forest canopy, which caused more light to reach the forest floor, resulting in </w:t>
      </w:r>
      <w:r w:rsidR="00492B56" w:rsidRPr="0051414C">
        <w:t>higher</w:t>
      </w:r>
      <w:r w:rsidR="003E6D3C" w:rsidRPr="0051414C">
        <w:t xml:space="preserve"> soil temperatures.</w:t>
      </w:r>
    </w:p>
    <w:p w14:paraId="6832C70A" w14:textId="7FE39C5E" w:rsidR="0007391B" w:rsidRPr="0051414C" w:rsidRDefault="00EF3B23" w:rsidP="0051414C">
      <w:pPr>
        <w:widowControl/>
      </w:pPr>
      <w:r>
        <w:t xml:space="preserve"> </w:t>
      </w:r>
      <w:bookmarkStart w:id="17" w:name="_stjesd917juo" w:colFirst="0" w:colLast="0"/>
      <w:bookmarkEnd w:id="17"/>
    </w:p>
    <w:p w14:paraId="17579FD5" w14:textId="2732DCB3" w:rsidR="00C337E3" w:rsidRPr="0051414C" w:rsidRDefault="00C307E7" w:rsidP="0051414C">
      <w:pPr>
        <w:pStyle w:val="Heading1"/>
        <w:keepNext w:val="0"/>
        <w:widowControl/>
      </w:pPr>
      <w:bookmarkStart w:id="18" w:name="_7l8n065rz3qj" w:colFirst="0" w:colLast="0"/>
      <w:bookmarkEnd w:id="18"/>
      <w:r w:rsidRPr="0051414C">
        <w:t>FIGURE AND TABLE LEGENDS:</w:t>
      </w:r>
    </w:p>
    <w:p w14:paraId="0B5CD873" w14:textId="77777777" w:rsidR="00C337E3" w:rsidRPr="0051414C" w:rsidRDefault="00C337E3" w:rsidP="0051414C">
      <w:pPr>
        <w:widowControl/>
      </w:pPr>
    </w:p>
    <w:p w14:paraId="7673D70B" w14:textId="52D73444" w:rsidR="00082CEE" w:rsidRPr="0051414C" w:rsidRDefault="00082CEE" w:rsidP="0051414C">
      <w:pPr>
        <w:widowControl/>
      </w:pPr>
      <w:r w:rsidRPr="0051414C">
        <w:rPr>
          <w:b/>
        </w:rPr>
        <w:t>Figure 1</w:t>
      </w:r>
      <w:r w:rsidR="00E15CAD">
        <w:rPr>
          <w:b/>
        </w:rPr>
        <w:t>:</w:t>
      </w:r>
      <w:r w:rsidRPr="0051414C">
        <w:rPr>
          <w:b/>
        </w:rPr>
        <w:t xml:space="preserve"> Passive ice collector for measuring radial ice accretion.</w:t>
      </w:r>
      <w:r w:rsidR="00EF3B23">
        <w:rPr>
          <w:b/>
        </w:rPr>
        <w:t xml:space="preserve"> </w:t>
      </w:r>
      <w:r w:rsidR="00E15CAD" w:rsidRPr="00E15CAD">
        <w:rPr>
          <w:bCs/>
        </w:rPr>
        <w:t>(</w:t>
      </w:r>
      <w:r w:rsidR="006E034D" w:rsidRPr="0051414C">
        <w:rPr>
          <w:b/>
        </w:rPr>
        <w:t>A</w:t>
      </w:r>
      <w:r w:rsidR="00E15CAD" w:rsidRPr="00E15CAD">
        <w:rPr>
          <w:bCs/>
        </w:rPr>
        <w:t>)</w:t>
      </w:r>
      <w:r w:rsidR="006E034D" w:rsidRPr="0051414C">
        <w:t xml:space="preserve"> View of the ice collector in </w:t>
      </w:r>
      <w:bookmarkStart w:id="19" w:name="_Hlk38372622"/>
      <w:r w:rsidR="006E034D" w:rsidRPr="0051414C">
        <w:t>the forest canopy before the ice application</w:t>
      </w:r>
      <w:bookmarkEnd w:id="19"/>
      <w:r w:rsidR="006E034D" w:rsidRPr="0051414C">
        <w:t>.</w:t>
      </w:r>
      <w:r w:rsidR="00766467" w:rsidRPr="0051414C">
        <w:t xml:space="preserve"> </w:t>
      </w:r>
      <w:r w:rsidR="00E15CAD">
        <w:t>(</w:t>
      </w:r>
      <w:r w:rsidR="006E034D" w:rsidRPr="0051414C">
        <w:rPr>
          <w:b/>
        </w:rPr>
        <w:t>B</w:t>
      </w:r>
      <w:r w:rsidR="00E15CAD" w:rsidRPr="00E15CAD">
        <w:rPr>
          <w:bCs/>
        </w:rPr>
        <w:t>)</w:t>
      </w:r>
      <w:r w:rsidR="006E034D" w:rsidRPr="0051414C">
        <w:t xml:space="preserve"> Making caliper measurements of ice accretion on the collectors after lowering them down from the canopy.</w:t>
      </w:r>
    </w:p>
    <w:p w14:paraId="2B1C35A9" w14:textId="77777777" w:rsidR="00082CEE" w:rsidRPr="0051414C" w:rsidRDefault="00082CEE" w:rsidP="0051414C">
      <w:pPr>
        <w:widowControl/>
        <w:rPr>
          <w:b/>
        </w:rPr>
      </w:pPr>
    </w:p>
    <w:p w14:paraId="12D16AB5" w14:textId="5A2AA2F4" w:rsidR="00C337E3" w:rsidRPr="0051414C" w:rsidRDefault="00717FC9" w:rsidP="0051414C">
      <w:pPr>
        <w:widowControl/>
      </w:pPr>
      <w:r w:rsidRPr="0051414C">
        <w:rPr>
          <w:b/>
        </w:rPr>
        <w:t xml:space="preserve">Figure </w:t>
      </w:r>
      <w:r w:rsidR="00082CEE" w:rsidRPr="0051414C">
        <w:rPr>
          <w:b/>
        </w:rPr>
        <w:t>2</w:t>
      </w:r>
      <w:r w:rsidR="00E15CAD">
        <w:rPr>
          <w:b/>
        </w:rPr>
        <w:t>:</w:t>
      </w:r>
      <w:r w:rsidRPr="0051414C">
        <w:rPr>
          <w:b/>
        </w:rPr>
        <w:t xml:space="preserve"> Comparison of two methods for measuring radial ice accretion.</w:t>
      </w:r>
      <w:r w:rsidR="00EF3B23">
        <w:rPr>
          <w:b/>
        </w:rPr>
        <w:t xml:space="preserve"> </w:t>
      </w:r>
      <w:r w:rsidRPr="0051414C">
        <w:t>The caliper method involves measurements of ice on dowels.</w:t>
      </w:r>
      <w:r w:rsidR="00EF3B23">
        <w:t xml:space="preserve"> </w:t>
      </w:r>
      <w:r w:rsidRPr="0051414C">
        <w:t>The water volume method involves measuring the volume of meltwater from the dowels and calculating radial ice thickness using an assumed ice density.</w:t>
      </w:r>
      <w:r w:rsidR="00EF3B23">
        <w:t xml:space="preserve"> </w:t>
      </w:r>
      <w:r w:rsidRPr="0051414C">
        <w:t>Three target ice accretion levels are shown (low = 6.4 mm, mid = 12.7 mm, high = 19 mm) and the dashed line is the 1:1 line.</w:t>
      </w:r>
      <w:r w:rsidR="00EF3B23">
        <w:t xml:space="preserve"> </w:t>
      </w:r>
      <w:r w:rsidRPr="0051414C">
        <w:t xml:space="preserve">Each point represents one passive ice collector and is the mean of six measurements on each of </w:t>
      </w:r>
      <w:r w:rsidR="00EA054B" w:rsidRPr="0051414C">
        <w:t xml:space="preserve">six component </w:t>
      </w:r>
      <w:r w:rsidRPr="0051414C">
        <w:t>arms (</w:t>
      </w:r>
      <w:r w:rsidRPr="00E15CAD">
        <w:rPr>
          <w:iCs/>
        </w:rPr>
        <w:t>i.e.,</w:t>
      </w:r>
      <w:r w:rsidRPr="0051414C">
        <w:t xml:space="preserve"> 36 measurements per collector).</w:t>
      </w:r>
    </w:p>
    <w:p w14:paraId="16534510" w14:textId="77777777" w:rsidR="00717FC9" w:rsidRPr="0051414C" w:rsidRDefault="00717FC9" w:rsidP="0051414C">
      <w:pPr>
        <w:widowControl/>
      </w:pPr>
    </w:p>
    <w:p w14:paraId="138D34EE" w14:textId="740BAF6F" w:rsidR="00717FC9" w:rsidRPr="0051414C" w:rsidRDefault="00717FC9" w:rsidP="0051414C">
      <w:pPr>
        <w:widowControl/>
      </w:pPr>
      <w:r w:rsidRPr="0051414C">
        <w:rPr>
          <w:b/>
        </w:rPr>
        <w:t xml:space="preserve">Figure </w:t>
      </w:r>
      <w:r w:rsidR="00082CEE" w:rsidRPr="0051414C">
        <w:rPr>
          <w:b/>
        </w:rPr>
        <w:t>3</w:t>
      </w:r>
      <w:r w:rsidR="00E15CAD">
        <w:rPr>
          <w:b/>
        </w:rPr>
        <w:t>:</w:t>
      </w:r>
      <w:r w:rsidRPr="0051414C">
        <w:rPr>
          <w:b/>
        </w:rPr>
        <w:t xml:space="preserve"> Rates of ice accretion.</w:t>
      </w:r>
      <w:r w:rsidR="00EF3B23">
        <w:rPr>
          <w:b/>
        </w:rPr>
        <w:t xml:space="preserve"> </w:t>
      </w:r>
      <w:r w:rsidR="00E15CAD" w:rsidRPr="00E15CAD">
        <w:rPr>
          <w:bCs/>
        </w:rPr>
        <w:t>(</w:t>
      </w:r>
      <w:r w:rsidRPr="0051414C">
        <w:rPr>
          <w:b/>
        </w:rPr>
        <w:t>A</w:t>
      </w:r>
      <w:r w:rsidR="00E15CAD" w:rsidRPr="00E15CAD">
        <w:rPr>
          <w:bCs/>
        </w:rPr>
        <w:t>)</w:t>
      </w:r>
      <w:r w:rsidRPr="0051414C">
        <w:rPr>
          <w:b/>
        </w:rPr>
        <w:t xml:space="preserve"> </w:t>
      </w:r>
      <w:r w:rsidRPr="0051414C">
        <w:t>The relationship between spray time and total ice accretion.</w:t>
      </w:r>
      <w:r w:rsidR="00EF3B23">
        <w:t xml:space="preserve"> (</w:t>
      </w:r>
      <w:r w:rsidRPr="0051414C">
        <w:rPr>
          <w:b/>
        </w:rPr>
        <w:t>B</w:t>
      </w:r>
      <w:r w:rsidR="00EF3B23" w:rsidRPr="00EF3B23">
        <w:rPr>
          <w:bCs/>
        </w:rPr>
        <w:t>)</w:t>
      </w:r>
      <w:r w:rsidRPr="0051414C">
        <w:t xml:space="preserve"> The relationship between mean air temperature during the application and the rate of ice </w:t>
      </w:r>
      <w:r w:rsidRPr="0051414C">
        <w:lastRenderedPageBreak/>
        <w:t>accretion. Three target ice accretion levels are shown (low = 6.4 mm, mid = 12.7 mm, high = 19 mm). Ice accretion values shown were determined with the water volume method.</w:t>
      </w:r>
      <w:r w:rsidR="00EF3B23">
        <w:t xml:space="preserve"> </w:t>
      </w:r>
      <w:r w:rsidR="00FD49BF" w:rsidRPr="0051414C">
        <w:t>Each point represents one plot, with different points for each year of the midx2 treatment</w:t>
      </w:r>
      <w:r w:rsidR="006B1CE5" w:rsidRPr="0051414C">
        <w:t>.</w:t>
      </w:r>
    </w:p>
    <w:p w14:paraId="0716E748" w14:textId="5B65006B" w:rsidR="00C337E3" w:rsidRPr="0051414C" w:rsidRDefault="00C337E3" w:rsidP="0051414C">
      <w:pPr>
        <w:widowControl/>
      </w:pPr>
    </w:p>
    <w:p w14:paraId="3998A1E3" w14:textId="09AA5CF0" w:rsidR="00C337E3" w:rsidRPr="0051414C" w:rsidRDefault="00717FC9" w:rsidP="0051414C">
      <w:pPr>
        <w:widowControl/>
      </w:pPr>
      <w:r w:rsidRPr="0051414C">
        <w:rPr>
          <w:b/>
        </w:rPr>
        <w:t xml:space="preserve">Figure </w:t>
      </w:r>
      <w:r w:rsidR="00082CEE" w:rsidRPr="0051414C">
        <w:rPr>
          <w:b/>
        </w:rPr>
        <w:t>4</w:t>
      </w:r>
      <w:r w:rsidR="00EF3B23">
        <w:rPr>
          <w:b/>
        </w:rPr>
        <w:t>:</w:t>
      </w:r>
      <w:r w:rsidRPr="0051414C">
        <w:rPr>
          <w:b/>
        </w:rPr>
        <w:t xml:space="preserve"> Canopy cover estimated with ocular tubes.</w:t>
      </w:r>
      <w:r w:rsidR="00766467" w:rsidRPr="0051414C">
        <w:rPr>
          <w:b/>
        </w:rPr>
        <w:t xml:space="preserve"> </w:t>
      </w:r>
      <w:r w:rsidR="00EF3B23" w:rsidRPr="00EF3B23">
        <w:rPr>
          <w:bCs/>
        </w:rPr>
        <w:t>(</w:t>
      </w:r>
      <w:r w:rsidRPr="0051414C">
        <w:rPr>
          <w:b/>
        </w:rPr>
        <w:t>A</w:t>
      </w:r>
      <w:r w:rsidR="00EF3B23" w:rsidRPr="00EF3B23">
        <w:rPr>
          <w:bCs/>
        </w:rPr>
        <w:t>)</w:t>
      </w:r>
      <w:r w:rsidRPr="0051414C">
        <w:t xml:space="preserve"> Pre-treatment canopy cover for the various ice treatments.</w:t>
      </w:r>
      <w:r w:rsidR="00EF3B23">
        <w:t xml:space="preserve"> (</w:t>
      </w:r>
      <w:r w:rsidRPr="0051414C">
        <w:rPr>
          <w:b/>
        </w:rPr>
        <w:t>B</w:t>
      </w:r>
      <w:r w:rsidR="00EF3B23" w:rsidRPr="00EF3B23">
        <w:rPr>
          <w:bCs/>
        </w:rPr>
        <w:t>)</w:t>
      </w:r>
      <w:r w:rsidRPr="0051414C">
        <w:t xml:space="preserve"> Canopy cover values obtained </w:t>
      </w:r>
      <w:r w:rsidR="004A0371" w:rsidRPr="0051414C">
        <w:t xml:space="preserve">during </w:t>
      </w:r>
      <w:r w:rsidRPr="0051414C">
        <w:t>the first growing season after ice was applied.</w:t>
      </w:r>
      <w:r w:rsidR="00AB4966" w:rsidRPr="0051414C">
        <w:t xml:space="preserve"> </w:t>
      </w:r>
      <w:r w:rsidR="00A26BB2" w:rsidRPr="0051414C">
        <w:t>Data were analyzed using a generalized linear mixed model with a binomial distribution.</w:t>
      </w:r>
      <w:r w:rsidR="00EF3B23">
        <w:t xml:space="preserve"> </w:t>
      </w:r>
      <w:r w:rsidRPr="0051414C">
        <w:t>The error bars indicate the 95% confidence interval and lowercase letters represent significant differences at α = 0.05.</w:t>
      </w:r>
    </w:p>
    <w:p w14:paraId="582863FF" w14:textId="77777777" w:rsidR="00C337E3" w:rsidRPr="0051414C" w:rsidRDefault="00C337E3" w:rsidP="0051414C">
      <w:pPr>
        <w:widowControl/>
      </w:pPr>
    </w:p>
    <w:p w14:paraId="3AB83F42" w14:textId="660F93A1" w:rsidR="00D37A2B" w:rsidRPr="0051414C" w:rsidRDefault="00717FC9" w:rsidP="0051414C">
      <w:pPr>
        <w:widowControl/>
      </w:pPr>
      <w:r w:rsidRPr="0051414C">
        <w:rPr>
          <w:b/>
        </w:rPr>
        <w:t xml:space="preserve">Figure </w:t>
      </w:r>
      <w:r w:rsidR="00082CEE" w:rsidRPr="0051414C">
        <w:rPr>
          <w:b/>
        </w:rPr>
        <w:t>5</w:t>
      </w:r>
      <w:r w:rsidR="00EF3B23">
        <w:rPr>
          <w:b/>
        </w:rPr>
        <w:t>:</w:t>
      </w:r>
      <w:r w:rsidRPr="0051414C">
        <w:rPr>
          <w:b/>
        </w:rPr>
        <w:t xml:space="preserve"> </w:t>
      </w:r>
      <w:r w:rsidR="00FE08DA" w:rsidRPr="0051414C">
        <w:rPr>
          <w:b/>
        </w:rPr>
        <w:t>Ice treatment effects on s</w:t>
      </w:r>
      <w:r w:rsidRPr="0051414C">
        <w:rPr>
          <w:b/>
        </w:rPr>
        <w:t>oil temperature.</w:t>
      </w:r>
      <w:r w:rsidRPr="0051414C">
        <w:t xml:space="preserve"> </w:t>
      </w:r>
      <w:r w:rsidR="00EF3B23">
        <w:t>(</w:t>
      </w:r>
      <w:r w:rsidRPr="0051414C">
        <w:rPr>
          <w:b/>
        </w:rPr>
        <w:t>A</w:t>
      </w:r>
      <w:r w:rsidR="00EF3B23" w:rsidRPr="00EF3B23">
        <w:rPr>
          <w:bCs/>
        </w:rPr>
        <w:t>)</w:t>
      </w:r>
      <w:r w:rsidRPr="0051414C">
        <w:t xml:space="preserve"> Soil temperature measured at 2 cm depth. </w:t>
      </w:r>
      <w:r w:rsidR="00EF3B23">
        <w:t>(</w:t>
      </w:r>
      <w:r w:rsidRPr="0051414C">
        <w:rPr>
          <w:b/>
        </w:rPr>
        <w:t>B</w:t>
      </w:r>
      <w:r w:rsidR="00EF3B23" w:rsidRPr="00EF3B23">
        <w:rPr>
          <w:bCs/>
        </w:rPr>
        <w:t>)</w:t>
      </w:r>
      <w:r w:rsidRPr="0051414C">
        <w:rPr>
          <w:b/>
        </w:rPr>
        <w:t xml:space="preserve"> </w:t>
      </w:r>
      <w:r w:rsidRPr="0051414C">
        <w:t>Soil temperature measured at 5 cm depth.</w:t>
      </w:r>
      <w:r w:rsidR="00EF3B23">
        <w:t xml:space="preserve"> </w:t>
      </w:r>
      <w:r w:rsidR="00A26BB2" w:rsidRPr="0051414C">
        <w:t>Data were analyzed using a general linear model.</w:t>
      </w:r>
      <w:r w:rsidR="00EF3B23">
        <w:t xml:space="preserve"> </w:t>
      </w:r>
      <w:r w:rsidRPr="0051414C">
        <w:t>The error bars indicate the 95% confidence interval and the asterisks indicate significant differences between the control and treatment at α = 0.05</w:t>
      </w:r>
      <w:r w:rsidR="00D37A2B" w:rsidRPr="0051414C">
        <w:t>.</w:t>
      </w:r>
    </w:p>
    <w:p w14:paraId="531F903A" w14:textId="77777777" w:rsidR="00717FC9" w:rsidRPr="0051414C" w:rsidRDefault="00717FC9" w:rsidP="0051414C">
      <w:pPr>
        <w:widowControl/>
      </w:pPr>
    </w:p>
    <w:p w14:paraId="2CF08AF2" w14:textId="456B0DE9" w:rsidR="00C337E3" w:rsidRPr="0051414C" w:rsidRDefault="00717FC9" w:rsidP="0051414C">
      <w:pPr>
        <w:widowControl/>
      </w:pPr>
      <w:r w:rsidRPr="0051414C">
        <w:rPr>
          <w:b/>
        </w:rPr>
        <w:t>Table 1</w:t>
      </w:r>
      <w:r w:rsidR="00EF3B23">
        <w:rPr>
          <w:b/>
        </w:rPr>
        <w:t>:</w:t>
      </w:r>
      <w:r w:rsidRPr="0051414C">
        <w:rPr>
          <w:b/>
        </w:rPr>
        <w:t xml:space="preserve"> </w:t>
      </w:r>
      <w:r w:rsidRPr="00EF3B23">
        <w:rPr>
          <w:b/>
          <w:bCs/>
        </w:rPr>
        <w:t>Target ice accretion values compared to actual values measured on passive collectors using both the water volume and caliper methods.</w:t>
      </w:r>
      <w:r w:rsidR="00EF3B23">
        <w:t xml:space="preserve"> </w:t>
      </w:r>
      <w:r w:rsidRPr="0051414C">
        <w:t>The units are m</w:t>
      </w:r>
      <w:r w:rsidR="00EF3B23">
        <w:t>illi</w:t>
      </w:r>
      <w:r w:rsidRPr="0051414C">
        <w:t>m</w:t>
      </w:r>
      <w:r w:rsidR="00EF3B23">
        <w:t>eter</w:t>
      </w:r>
      <w:r w:rsidRPr="0051414C">
        <w:t xml:space="preserve"> and the standard error is indicated in parentheses. Superscript letters indicate significant differences </w:t>
      </w:r>
      <w:r w:rsidR="00A26BB2" w:rsidRPr="0051414C">
        <w:t xml:space="preserve">among treatments </w:t>
      </w:r>
      <w:r w:rsidRPr="0051414C">
        <w:t xml:space="preserve">as determined with a </w:t>
      </w:r>
      <w:r w:rsidR="00FE08DA" w:rsidRPr="0051414C">
        <w:t xml:space="preserve">generalized linear </w:t>
      </w:r>
      <w:r w:rsidRPr="0051414C">
        <w:t>mixed model.</w:t>
      </w:r>
    </w:p>
    <w:p w14:paraId="2643668F" w14:textId="77777777" w:rsidR="00717FC9" w:rsidRPr="0051414C" w:rsidRDefault="00717FC9" w:rsidP="0051414C">
      <w:pPr>
        <w:widowControl/>
      </w:pPr>
    </w:p>
    <w:p w14:paraId="71C7160E" w14:textId="511C8017" w:rsidR="0007391B" w:rsidRPr="0051414C" w:rsidRDefault="00C307E7" w:rsidP="00EF3B23">
      <w:pPr>
        <w:pStyle w:val="Heading1"/>
        <w:keepNext w:val="0"/>
        <w:widowControl/>
      </w:pPr>
      <w:bookmarkStart w:id="20" w:name="_xb4tmdd8c9y9" w:colFirst="0" w:colLast="0"/>
      <w:bookmarkEnd w:id="20"/>
      <w:r w:rsidRPr="0051414C">
        <w:t>DISCUSSION:</w:t>
      </w:r>
    </w:p>
    <w:p w14:paraId="7DA613D7" w14:textId="61DE3144" w:rsidR="0007391B" w:rsidRPr="0051414C" w:rsidRDefault="00C307E7" w:rsidP="0051414C">
      <w:pPr>
        <w:widowControl/>
      </w:pPr>
      <w:r w:rsidRPr="0051414C">
        <w:t xml:space="preserve">It is </w:t>
      </w:r>
      <w:r w:rsidR="008C0D2F" w:rsidRPr="0051414C">
        <w:t>critical</w:t>
      </w:r>
      <w:r w:rsidRPr="0051414C">
        <w:t xml:space="preserve"> to perform </w:t>
      </w:r>
      <w:r w:rsidR="00165DD2" w:rsidRPr="0051414C">
        <w:t xml:space="preserve">experimental simulations of </w:t>
      </w:r>
      <w:r w:rsidRPr="0051414C">
        <w:t>ice storm</w:t>
      </w:r>
      <w:r w:rsidR="00165DD2" w:rsidRPr="0051414C">
        <w:t>s</w:t>
      </w:r>
      <w:r w:rsidRPr="0051414C">
        <w:t xml:space="preserve"> under appropriate weather conditions to ensure their success.</w:t>
      </w:r>
      <w:r w:rsidR="00EF3B23">
        <w:t xml:space="preserve"> </w:t>
      </w:r>
      <w:r w:rsidR="00FF072B" w:rsidRPr="0051414C">
        <w:t>In a</w:t>
      </w:r>
      <w:r w:rsidRPr="0051414C">
        <w:t xml:space="preserve"> previous stud</w:t>
      </w:r>
      <w:r w:rsidR="00FF072B" w:rsidRPr="0051414C">
        <w:t>y</w:t>
      </w:r>
      <w:r w:rsidR="00AC3D8E" w:rsidRPr="0051414C">
        <w:fldChar w:fldCharType="begin"/>
      </w:r>
      <w:r w:rsidR="00C62498" w:rsidRPr="0051414C">
        <w:instrText xml:space="preserve"> ADDIN EN.CITE &lt;EndNote&gt;&lt;Cite&gt;&lt;Author&gt;Rustad&lt;/Author&gt;&lt;Year&gt;2012&lt;/Year&gt;&lt;RecNum&gt;3089&lt;/RecNum&gt;&lt;DisplayText&gt;&lt;style face="superscript"&gt;30&lt;/style&gt;&lt;/DisplayText&gt;&lt;record&gt;&lt;rec-number&gt;3089&lt;/rec-number&gt;&lt;foreign-keys&gt;&lt;key app="EN" db-id="tpa9zadt5saftpef0xk5rsfta92svt50eerr" timestamp="1502996587"&gt;3089&lt;/key&gt;&lt;/foreign-keys&gt;&lt;ref-type name="Journal Article"&gt;17&lt;/ref-type&gt;&lt;contributors&gt;&lt;authors&gt;&lt;author&gt;Rustad, L. E.&lt;/author&gt;&lt;author&gt;Campbell, J. L.&lt;/author&gt;&lt;/authors&gt;&lt;/contributors&gt;&lt;titles&gt;&lt;title&gt;A novel ice storm manipulation experiment in a northern hardwood forest&lt;/title&gt;&lt;secondary-title&gt;Canadian Journal of Forest Research&lt;/secondary-title&gt;&lt;/titles&gt;&lt;periodical&gt;&lt;full-title&gt;Canadian Journal of Forest Research&lt;/full-title&gt;&lt;/periodical&gt;&lt;pages&gt;1810-1818&lt;/pages&gt;&lt;volume&gt;42&lt;/volume&gt;&lt;number&gt;10&lt;/number&gt;&lt;keywords&gt;&lt;keyword&gt;ice storm&lt;/keyword&gt;&lt;keyword&gt;hubbard Brook&lt;/keyword&gt;&lt;keyword&gt;carbon&lt;/keyword&gt;&lt;keyword&gt;disturbance&lt;/keyword&gt;&lt;keyword&gt;ice&lt;/keyword&gt;&lt;keyword&gt;winter&lt;/keyword&gt;&lt;/keywords&gt;&lt;dates&gt;&lt;year&gt;2012&lt;/year&gt;&lt;pub-dates&gt;&lt;date&gt;2012/10/01&lt;/date&gt;&lt;/pub-dates&gt;&lt;/dates&gt;&lt;publisher&gt;NRC Research Press&lt;/publisher&gt;&lt;isbn&gt;0045-5067&lt;/isbn&gt;&lt;label&gt;3071&lt;/label&gt;&lt;urls&gt;&lt;related-urls&gt;&lt;url&gt;https://doi.org/10.1139/x2012-120&lt;/url&gt;&lt;/related-urls&gt;&lt;/urls&gt;&lt;electronic-resource-num&gt;10.1139/x2012-120&lt;/electronic-resource-num&gt;&lt;access-date&gt;2017/08/17&lt;/access-date&gt;&lt;/record&gt;&lt;/Cite&gt;&lt;/EndNote&gt;</w:instrText>
      </w:r>
      <w:r w:rsidR="00AC3D8E" w:rsidRPr="0051414C">
        <w:fldChar w:fldCharType="separate"/>
      </w:r>
      <w:r w:rsidR="00C62498" w:rsidRPr="0051414C">
        <w:rPr>
          <w:noProof/>
          <w:vertAlign w:val="superscript"/>
        </w:rPr>
        <w:t>30</w:t>
      </w:r>
      <w:r w:rsidR="00AC3D8E" w:rsidRPr="0051414C">
        <w:fldChar w:fldCharType="end"/>
      </w:r>
      <w:r w:rsidRPr="0051414C">
        <w:t>, we found that the optimal conditions for spraying are when air temperatures are below -4 °C and wind speeds are less than 5 m</w:t>
      </w:r>
      <w:r w:rsidR="00EF3B23">
        <w:t>/</w:t>
      </w:r>
      <w:r w:rsidRPr="0051414C">
        <w:t>s.</w:t>
      </w:r>
      <w:r w:rsidR="00EF3B23">
        <w:t xml:space="preserve"> </w:t>
      </w:r>
      <w:r w:rsidRPr="0051414C">
        <w:t xml:space="preserve">Natural ice storms most commonly occur when air temperatures are slightly less than freezing (-1 to 0 °C), and although the ideal temperatures for ice storm simulations are colder, they are still within the temperature range of observed freezing rain events </w:t>
      </w:r>
      <w:r w:rsidR="00552560" w:rsidRPr="0051414C">
        <w:fldChar w:fldCharType="begin"/>
      </w:r>
      <w:r w:rsidR="001655DB" w:rsidRPr="0051414C">
        <w:instrText xml:space="preserve"> ADDIN EN.CITE &lt;EndNote&gt;&lt;Cite&gt;&lt;Author&gt;Cortinas&lt;/Author&gt;&lt;Year&gt;2004&lt;/Year&gt;&lt;RecNum&gt;3444&lt;/RecNum&gt;&lt;Prefix&gt;-15 to 0 °C&lt;/Prefix&gt;&lt;DisplayText&gt;-15 to 0 °C&lt;style face="superscript"&gt;16&lt;/style&gt;&lt;/DisplayText&gt;&lt;record&gt;&lt;rec-number&gt;3444&lt;/rec-number&gt;&lt;foreign-keys&gt;&lt;key app="EN" db-id="tpa9zadt5saftpef0xk5rsfta92svt50eerr" timestamp="1560546463"&gt;3444&lt;/key&gt;&lt;/foreign-keys&gt;&lt;ref-type name="Journal Article"&gt;17&lt;/ref-type&gt;&lt;contributors&gt;&lt;authors&gt;&lt;author&gt;Cortinas, J. V., Jr.&lt;/author&gt;&lt;author&gt;Bernstein, B. C.&lt;/author&gt;&lt;author&gt;Robbins, C. C.&lt;/author&gt;&lt;author&gt;Strapp, J. W.&lt;/author&gt;&lt;/authors&gt;&lt;/contributors&gt;&lt;titles&gt;&lt;title&gt;An analysis of freezing rain, freezing drizzle, and ice pellets across the United States and Canada: 1976–90&lt;/title&gt;&lt;secondary-title&gt;Weather and Forecasting&lt;/secondary-title&gt;&lt;/titles&gt;&lt;periodical&gt;&lt;full-title&gt;Weather and Forecasting&lt;/full-title&gt;&lt;/periodical&gt;&lt;pages&gt;377-390&lt;/pages&gt;&lt;volume&gt;19&lt;/volume&gt;&lt;number&gt;2&lt;/number&gt;&lt;keywords&gt;&lt;keyword&gt;ice storm&lt;/keyword&gt;&lt;keyword&gt;freezing rain&lt;/keyword&gt;&lt;keyword&gt;weather&lt;/keyword&gt;&lt;keyword&gt;climate&lt;/keyword&gt;&lt;/keywords&gt;&lt;dates&gt;&lt;year&gt;2004&lt;/year&gt;&lt;/dates&gt;&lt;label&gt;3406&lt;/label&gt;&lt;urls&gt;&lt;related-urls&gt;&lt;url&gt;https://journals.ametsoc.org/doi/abs/10.1175/1520-0434%282004%29019%3C0377%3AAAOFRF%3E2.0.CO%3B2&lt;/url&gt;&lt;/related-urls&gt;&lt;/urls&gt;&lt;electronic-resource-num&gt;10.1175/1520-0434(2004)019&amp;lt;0377:aaofrf&amp;gt;2.0.co;2&lt;/electronic-resource-num&gt;&lt;/record&gt;&lt;/Cite&gt;&lt;/EndNote&gt;</w:instrText>
      </w:r>
      <w:r w:rsidR="00552560" w:rsidRPr="0051414C">
        <w:fldChar w:fldCharType="separate"/>
      </w:r>
      <w:r w:rsidR="000B7CF4" w:rsidRPr="0051414C">
        <w:rPr>
          <w:noProof/>
        </w:rPr>
        <w:t>-15 to 0 °C</w:t>
      </w:r>
      <w:r w:rsidR="000B7CF4" w:rsidRPr="0051414C">
        <w:rPr>
          <w:noProof/>
          <w:vertAlign w:val="superscript"/>
        </w:rPr>
        <w:t>16</w:t>
      </w:r>
      <w:r w:rsidR="00552560" w:rsidRPr="0051414C">
        <w:fldChar w:fldCharType="end"/>
      </w:r>
      <w:r w:rsidRPr="0051414C">
        <w:t xml:space="preserve">. Because sustained below-freezing temperatures are required, this experimental approach is restricted to more northerly </w:t>
      </w:r>
      <w:r w:rsidR="008C0D2F" w:rsidRPr="0051414C">
        <w:t>locations</w:t>
      </w:r>
      <w:r w:rsidRPr="0051414C">
        <w:t>, and can be challenging to perform even at relatively cold locations like the Hubbard Brook Experimental Forest, where the average monthly low air temperature is -9 °C in January, but regularly fluctuates above freezing.</w:t>
      </w:r>
      <w:r w:rsidR="00EF3B23">
        <w:t xml:space="preserve"> </w:t>
      </w:r>
      <w:r w:rsidRPr="0051414C">
        <w:t xml:space="preserve">Spraying at night can be advantageous since it is when air temperatures are </w:t>
      </w:r>
      <w:r w:rsidR="00552560" w:rsidRPr="0051414C">
        <w:t>typically coldest,</w:t>
      </w:r>
      <w:r w:rsidRPr="0051414C">
        <w:t xml:space="preserve"> and effects of solar radiation are negligible.</w:t>
      </w:r>
    </w:p>
    <w:p w14:paraId="67542081" w14:textId="77777777" w:rsidR="0007391B" w:rsidRPr="0051414C" w:rsidRDefault="0007391B" w:rsidP="0051414C">
      <w:pPr>
        <w:widowControl/>
      </w:pPr>
    </w:p>
    <w:p w14:paraId="216FE961" w14:textId="14E93601" w:rsidR="0007391B" w:rsidRPr="0051414C" w:rsidRDefault="00C307E7" w:rsidP="0051414C">
      <w:pPr>
        <w:widowControl/>
      </w:pPr>
      <w:r w:rsidRPr="0051414C">
        <w:t>There are several challenges with ice storm simulation experiments.</w:t>
      </w:r>
      <w:r w:rsidR="00EF3B23">
        <w:t xml:space="preserve"> </w:t>
      </w:r>
      <w:r w:rsidRPr="0051414C">
        <w:t>In forests with tall canopies, it can be difficult to spray the tops of trees.</w:t>
      </w:r>
      <w:r w:rsidR="00EF3B23">
        <w:t xml:space="preserve"> </w:t>
      </w:r>
      <w:r w:rsidRPr="0051414C">
        <w:t xml:space="preserve">Many factors affect the height of the spray, including the pump rate and </w:t>
      </w:r>
      <w:r w:rsidR="00EA054B" w:rsidRPr="0051414C">
        <w:t xml:space="preserve">the </w:t>
      </w:r>
      <w:r w:rsidRPr="0051414C">
        <w:t xml:space="preserve">distance between the water source and application area. Since spray height calculations are complex and specific to the site and equipment used, it is helpful to </w:t>
      </w:r>
      <w:r w:rsidR="005D799A" w:rsidRPr="0051414C">
        <w:t>conduct</w:t>
      </w:r>
      <w:r w:rsidRPr="0051414C">
        <w:t xml:space="preserve"> spraying tests before the experiment so that appropriate adjustments can be made.</w:t>
      </w:r>
      <w:r w:rsidR="00EF3B23">
        <w:t xml:space="preserve"> </w:t>
      </w:r>
      <w:r w:rsidRPr="0051414C">
        <w:t>Another challenge is determining when to stop spraying because measurements of ice thickness are difficult to obtain during the simulation.</w:t>
      </w:r>
      <w:r w:rsidR="00EF3B23">
        <w:t xml:space="preserve"> </w:t>
      </w:r>
      <w:r w:rsidRPr="0051414C">
        <w:t xml:space="preserve">Passive ice collectors can be used for this purpose but require sturdy branches within the plots </w:t>
      </w:r>
      <w:r w:rsidR="005D799A" w:rsidRPr="0051414C">
        <w:t>for</w:t>
      </w:r>
      <w:r w:rsidRPr="0051414C">
        <w:t xml:space="preserve"> support.</w:t>
      </w:r>
      <w:r w:rsidR="00EF3B23">
        <w:t xml:space="preserve"> </w:t>
      </w:r>
      <w:r w:rsidRPr="0051414C">
        <w:t>Several of the collectors we installed were damaged or fell during the experiment.</w:t>
      </w:r>
      <w:r w:rsidR="00EF3B23">
        <w:t xml:space="preserve"> </w:t>
      </w:r>
      <w:r w:rsidRPr="0051414C">
        <w:t>For safety, we placed the collectors close to the edge of the plots to avoid having to enter the</w:t>
      </w:r>
      <w:r w:rsidR="005D799A" w:rsidRPr="0051414C">
        <w:t xml:space="preserve"> experimental area</w:t>
      </w:r>
      <w:r w:rsidRPr="0051414C">
        <w:t>, which may have contributed to the underestimation of ice accretion in some plots (</w:t>
      </w:r>
      <w:r w:rsidRPr="00EF3B23">
        <w:rPr>
          <w:b/>
          <w:bCs/>
        </w:rPr>
        <w:t>Table 1</w:t>
      </w:r>
      <w:r w:rsidRPr="0051414C">
        <w:t xml:space="preserve">). It can be time consuming and </w:t>
      </w:r>
      <w:r w:rsidRPr="0051414C">
        <w:lastRenderedPageBreak/>
        <w:t>difficult to lower collectors and make measurements during the application. Ground-based measurements can aid in this regard but may not best represent ice accretion in the upper canopy.</w:t>
      </w:r>
      <w:r w:rsidR="00EF3B23">
        <w:t xml:space="preserve"> </w:t>
      </w:r>
      <w:r w:rsidRPr="0051414C">
        <w:t>The density of ice in the ice storm simulation was somewhat less than ice that forms during a natural ice storm.</w:t>
      </w:r>
      <w:r w:rsidR="00EF3B23">
        <w:t xml:space="preserve"> </w:t>
      </w:r>
      <w:r w:rsidRPr="0051414C">
        <w:t xml:space="preserve">This difference was supported by ice measurements on collectors and was visually apparent, in that the ice was </w:t>
      </w:r>
      <w:proofErr w:type="gramStart"/>
      <w:r w:rsidR="00EA054B" w:rsidRPr="0051414C">
        <w:t xml:space="preserve">more </w:t>
      </w:r>
      <w:r w:rsidR="00D033C1" w:rsidRPr="0051414C">
        <w:t>opaque</w:t>
      </w:r>
      <w:proofErr w:type="gramEnd"/>
      <w:r w:rsidRPr="0051414C">
        <w:t xml:space="preserve"> than the glaze ice that forms in natural storms.</w:t>
      </w:r>
      <w:r w:rsidR="00EF3B23">
        <w:t xml:space="preserve"> </w:t>
      </w:r>
      <w:r w:rsidRPr="0051414C">
        <w:t>Despite these differences in ice density, the simulated ice storm resulted in a disturbance that was diffuse and caused trees and limbs to bend and break, much like a natural ice storm.</w:t>
      </w:r>
      <w:r w:rsidR="00054DDB" w:rsidRPr="0051414C">
        <w:t xml:space="preserve"> Thus, this method more closely mirrors ice storm impacts compared to other potential methods, such as</w:t>
      </w:r>
      <w:r w:rsidR="00084225" w:rsidRPr="0051414C">
        <w:t xml:space="preserve"> shooting,</w:t>
      </w:r>
      <w:r w:rsidR="00054DDB" w:rsidRPr="0051414C">
        <w:t xml:space="preserve"> girdling, pruning or pulling down trees</w:t>
      </w:r>
      <w:r w:rsidR="00054DDB" w:rsidRPr="0051414C">
        <w:rPr>
          <w:highlight w:val="white"/>
        </w:rPr>
        <w:t>.</w:t>
      </w:r>
    </w:p>
    <w:p w14:paraId="5D58F305" w14:textId="77777777" w:rsidR="0007391B" w:rsidRPr="0051414C" w:rsidRDefault="0007391B" w:rsidP="0051414C">
      <w:pPr>
        <w:widowControl/>
      </w:pPr>
    </w:p>
    <w:p w14:paraId="386FFD47" w14:textId="488EE9CF" w:rsidR="0007391B" w:rsidRPr="0051414C" w:rsidRDefault="00C307E7" w:rsidP="0051414C">
      <w:pPr>
        <w:widowControl/>
      </w:pPr>
      <w:r w:rsidRPr="0051414C">
        <w:t xml:space="preserve">Although the plots were relatively large for a manipulative experiment (20 </w:t>
      </w:r>
      <w:r w:rsidR="00EF3B23">
        <w:t xml:space="preserve">m </w:t>
      </w:r>
      <w:r w:rsidRPr="0051414C">
        <w:t>x 30 m), increasing the size of the plots would reduce the influence of unaffected trees outside the plots.</w:t>
      </w:r>
      <w:r w:rsidR="00EF3B23">
        <w:t xml:space="preserve"> </w:t>
      </w:r>
      <w:r w:rsidRPr="0051414C">
        <w:t>Even with a buffer, tall trees surrounding the plots could potentially impact responses such as litterfall, light availability and soil temperature.</w:t>
      </w:r>
      <w:r w:rsidR="00C2486D" w:rsidRPr="0051414C">
        <w:t xml:space="preserve"> </w:t>
      </w:r>
      <w:r w:rsidRPr="0051414C">
        <w:t>Additionally, the plots undoubtedly contained roots from outside the boundary that could have altered belowground processes.</w:t>
      </w:r>
      <w:r w:rsidR="00EF3B23">
        <w:t xml:space="preserve"> </w:t>
      </w:r>
      <w:r w:rsidRPr="0051414C">
        <w:t xml:space="preserve">Microbial biomass and activity, soil nitrogen, </w:t>
      </w:r>
      <w:r w:rsidR="00EA054B" w:rsidRPr="0051414C">
        <w:t xml:space="preserve">nitrogen </w:t>
      </w:r>
      <w:r w:rsidRPr="0051414C">
        <w:t>mineralization and nitrification, and losses of solutes in soil water all showed no significant effects from ice applications</w:t>
      </w:r>
      <w:r w:rsidR="00E821FF" w:rsidRPr="0051414C">
        <w:fldChar w:fldCharType="begin"/>
      </w:r>
      <w:r w:rsidR="009845EC" w:rsidRPr="0051414C">
        <w:instrText xml:space="preserve"> ADDIN EN.CITE &lt;EndNote&gt;&lt;Cite&gt;&lt;Author&gt;Weitzman&lt;/Author&gt;&lt;RecNum&gt;54&lt;/RecNum&gt;&lt;DisplayText&gt;&lt;style face="superscript"&gt;38&lt;/style&gt;&lt;/DisplayText&gt;&lt;record&gt;&lt;rec-number&gt;54&lt;/rec-number&gt;&lt;foreign-keys&gt;&lt;key app="EN" db-id="0d0wxxd00artv2ev9wpvdztfdxa9e09watfr" timestamp="1581008720"&gt;54&lt;/key&gt;&lt;/foreign-keys&gt;&lt;ref-type name="Journal Article"&gt;17&lt;/ref-type&gt;&lt;contributors&gt;&lt;authors&gt;&lt;author&gt;Weitzman, J. N.&lt;/author&gt;&lt;author&gt;Groffman, P. M.&lt;/author&gt;&lt;author&gt;Campbell, J. L.&lt;/author&gt;&lt;author&gt;Driscoll, C. T.&lt;/author&gt;&lt;author&gt;Fahey, R. T.&lt;/author&gt;&lt;author&gt;Fahey, T. J.&lt;/author&gt;&lt;author&gt;Schaberg, P. G.&lt;/author&gt;&lt;author&gt;Rustad, L. E.&lt;/author&gt;&lt;/authors&gt;&lt;/contributors&gt;&lt;titles&gt;&lt;title&gt;Ecosystem nitrogen response to a simulated ice storm in a northern hardwood forest&lt;/title&gt;&lt;secondary-title&gt;Ecosystems&lt;/secondary-title&gt;&lt;/titles&gt;&lt;periodical&gt;&lt;full-title&gt;Ecosystems&lt;/full-title&gt;&lt;/periodical&gt;&lt;keywords&gt;&lt;keyword&gt;ice storm&lt;/keyword&gt;&lt;keyword&gt;nitrogen&lt;/keyword&gt;&lt;keyword&gt;hubbard brook&lt;/keyword&gt;&lt;keyword&gt;nitrogen cycling&lt;/keyword&gt;&lt;keyword&gt;soil&lt;/keyword&gt;&lt;keyword&gt;nitrous oxide&lt;/keyword&gt;&lt;keyword&gt;soil&lt;/keyword&gt;&lt;/keywords&gt;&lt;dates&gt;&lt;year&gt;2020&lt;/year&gt;&lt;pub-dates&gt;&lt;date&gt;2019/11/21&lt;/date&gt;&lt;/pub-dates&gt;&lt;/dates&gt;&lt;isbn&gt;1435-0629&lt;/isbn&gt;&lt;label&gt;3498&lt;/label&gt;&lt;urls&gt;&lt;related-urls&gt;&lt;url&gt;https://doi.org/10.1007/s10021-019-00463-w&lt;/url&gt;&lt;/related-urls&gt;&lt;/urls&gt;&lt;custom1&gt; &lt;/custom1&gt;&lt;/record&gt;&lt;/Cite&gt;&lt;/EndNote&gt;</w:instrText>
      </w:r>
      <w:r w:rsidR="00E821FF" w:rsidRPr="0051414C">
        <w:fldChar w:fldCharType="separate"/>
      </w:r>
      <w:r w:rsidR="008548EA" w:rsidRPr="0051414C">
        <w:rPr>
          <w:noProof/>
          <w:vertAlign w:val="superscript"/>
        </w:rPr>
        <w:t>38</w:t>
      </w:r>
      <w:r w:rsidR="00E821FF" w:rsidRPr="0051414C">
        <w:fldChar w:fldCharType="end"/>
      </w:r>
      <w:r w:rsidR="00E821FF" w:rsidRPr="0051414C">
        <w:t xml:space="preserve"> </w:t>
      </w:r>
      <w:r w:rsidRPr="0051414C">
        <w:t>despite major aboveground disturbance</w:t>
      </w:r>
      <w:r w:rsidR="002D05E9" w:rsidRPr="0051414C">
        <w:fldChar w:fldCharType="begin"/>
      </w:r>
      <w:r w:rsidR="008548EA" w:rsidRPr="0051414C">
        <w:instrText xml:space="preserve"> ADDIN EN.CITE &lt;EndNote&gt;&lt;Cite&gt;&lt;Author&gt;Fahey&lt;/Author&gt;&lt;Year&gt;2020&lt;/Year&gt;&lt;RecNum&gt;53&lt;/RecNum&gt;&lt;DisplayText&gt;&lt;style face="superscript"&gt;37&lt;/style&gt;&lt;/DisplayText&gt;&lt;record&gt;&lt;rec-number&gt;53&lt;/rec-number&gt;&lt;foreign-keys&gt;&lt;key app="EN" db-id="0d0wxxd00artv2ev9wpvdztfdxa9e09watfr" timestamp="1581008720"&gt;53&lt;/key&gt;&lt;/foreign-keys&gt;&lt;ref-type name="Journal Article"&gt;17&lt;/ref-type&gt;&lt;contributors&gt;&lt;authors&gt;&lt;author&gt;Fahey, R. T.&lt;/author&gt;&lt;author&gt;Atkins, J. W.&lt;/author&gt;&lt;author&gt;Campbell, J. L.&lt;/author&gt;&lt;author&gt;Rustad, L. E.&lt;/author&gt;&lt;author&gt;Duffy, M.&lt;/author&gt;&lt;author&gt;Driscoll, C. T.&lt;/author&gt;&lt;author&gt;Fahey, T. J.&lt;/author&gt;&lt;author&gt;Schaberg, P. G.&lt;/author&gt;&lt;/authors&gt;&lt;/contributors&gt;&lt;titles&gt;&lt;title&gt;Effects of an experimental ice storm on forest canopy structure&lt;/title&gt;&lt;secondary-title&gt;Canadian Journal of Forest Research&lt;/secondary-title&gt;&lt;/titles&gt;&lt;periodical&gt;&lt;full-title&gt;Canadian Journal of Forest Research&lt;/full-title&gt;&lt;/periodical&gt;&lt;pages&gt;136-145&lt;/pages&gt;&lt;volume&gt;50&lt;/volume&gt;&lt;number&gt;2&lt;/number&gt;&lt;keywords&gt;&lt;keyword&gt;ice storm&lt;/keyword&gt;&lt;keyword&gt;canopy&lt;/keyword&gt;&lt;keyword&gt;tree&lt;/keyword&gt;&lt;keyword&gt;vegetation&lt;/keyword&gt;&lt;keyword&gt;disturbance&lt;/keyword&gt;&lt;/keywords&gt;&lt;dates&gt;&lt;year&gt;2020&lt;/year&gt;&lt;pub-dates&gt;&lt;date&gt;2020/02/01&lt;/date&gt;&lt;/pub-dates&gt;&lt;/dates&gt;&lt;publisher&gt;NRC Research Press&lt;/publisher&gt;&lt;isbn&gt;0045-5067&lt;/isbn&gt;&lt;label&gt;3499&lt;/label&gt;&lt;urls&gt;&lt;related-urls&gt;&lt;url&gt;https://doi.org/10.1139/cjfr-2019-0276&lt;/url&gt;&lt;/related-urls&gt;&lt;/urls&gt;&lt;electronic-resource-num&gt;10.1139/cjfr-2019-0276&lt;/electronic-resource-num&gt;&lt;access-date&gt;2020/02/04&lt;/access-date&gt;&lt;/record&gt;&lt;/Cite&gt;&lt;/EndNote&gt;</w:instrText>
      </w:r>
      <w:r w:rsidR="002D05E9" w:rsidRPr="0051414C">
        <w:fldChar w:fldCharType="separate"/>
      </w:r>
      <w:r w:rsidR="008548EA" w:rsidRPr="0051414C">
        <w:rPr>
          <w:noProof/>
          <w:vertAlign w:val="superscript"/>
        </w:rPr>
        <w:t>37</w:t>
      </w:r>
      <w:r w:rsidR="002D05E9" w:rsidRPr="0051414C">
        <w:fldChar w:fldCharType="end"/>
      </w:r>
      <w:r w:rsidRPr="0051414C">
        <w:t>.</w:t>
      </w:r>
      <w:r w:rsidR="00EF3B23">
        <w:t xml:space="preserve"> </w:t>
      </w:r>
      <w:r w:rsidRPr="0051414C">
        <w:t>Th</w:t>
      </w:r>
      <w:r w:rsidR="002D05E9" w:rsidRPr="0051414C">
        <w:t>e</w:t>
      </w:r>
      <w:r w:rsidRPr="0051414C">
        <w:t xml:space="preserve"> lack of belowground response was </w:t>
      </w:r>
      <w:r w:rsidR="005D799A" w:rsidRPr="0051414C">
        <w:t>unexpected</w:t>
      </w:r>
      <w:r w:rsidRPr="0051414C">
        <w:t xml:space="preserve">, especially for nitrate leaching, which was shown to be sensitive to ice storm disturbance following the </w:t>
      </w:r>
      <w:r w:rsidR="00EA054B" w:rsidRPr="0051414C">
        <w:t xml:space="preserve">natural </w:t>
      </w:r>
      <w:r w:rsidRPr="0051414C">
        <w:t xml:space="preserve">ice storm </w:t>
      </w:r>
      <w:r w:rsidR="005D799A" w:rsidRPr="0051414C">
        <w:t>impacting Hubbard Brook in</w:t>
      </w:r>
      <w:r w:rsidRPr="0051414C">
        <w:t xml:space="preserve"> 1998. Large losses of nitrate in soil solution were observed following that storm and attributed to reduced uptake due to damaged </w:t>
      </w:r>
      <w:r w:rsidR="00113CE3" w:rsidRPr="0051414C">
        <w:t>tree crowns</w:t>
      </w:r>
      <w:r w:rsidR="002D05E9" w:rsidRPr="0051414C">
        <w:fldChar w:fldCharType="begin"/>
      </w:r>
      <w:r w:rsidR="008548EA" w:rsidRPr="0051414C">
        <w:instrText xml:space="preserve"> ADDIN EN.CITE &lt;EndNote&gt;&lt;Cite&gt;&lt;Author&gt;Houlton&lt;/Author&gt;&lt;Year&gt;2003&lt;/Year&gt;&lt;RecNum&gt;1360&lt;/RecNum&gt;&lt;DisplayText&gt;&lt;style face="superscript"&gt;39&lt;/style&gt;&lt;/DisplayText&gt;&lt;record&gt;&lt;rec-number&gt;1360&lt;/rec-number&gt;&lt;foreign-keys&gt;&lt;key app="EN" db-id="tpa9zadt5saftpef0xk5rsfta92svt50eerr" timestamp="0"&gt;1360&lt;/key&gt;&lt;/foreign-keys&gt;&lt;ref-type name="Journal Article"&gt;17&lt;/ref-type&gt;&lt;contributors&gt;&lt;authors&gt;&lt;author&gt;Houlton, B. Z.&lt;/author&gt;&lt;author&gt;Driscoll, C. T.&lt;/author&gt;&lt;author&gt;Fahey, T. J.&lt;/author&gt;&lt;author&gt;Likens, G. E.&lt;/author&gt;&lt;author&gt;Groffman, P. M.&lt;/author&gt;&lt;author&gt;Bernhardt, E. S.&lt;/author&gt;&lt;author&gt;Buso, D. C.&lt;/author&gt;&lt;/authors&gt;&lt;/contributors&gt;&lt;titles&gt;&lt;title&gt;Nitrogen dynamics in ice storm-damaged forest ecosystems: implications for nitrogen limitation theory&lt;/title&gt;&lt;secondary-title&gt;Ecosystems&lt;/secondary-title&gt;&lt;/titles&gt;&lt;periodical&gt;&lt;full-title&gt;Ecosystems&lt;/full-title&gt;&lt;/periodical&gt;&lt;pages&gt;431-443&lt;/pages&gt;&lt;volume&gt;6&lt;/volume&gt;&lt;number&gt;5&lt;/number&gt;&lt;keywords&gt;&lt;keyword&gt;ICE&lt;/keyword&gt;&lt;keyword&gt;CLIMATE&lt;/keyword&gt;&lt;keyword&gt;NITROGEN&lt;/keyword&gt;&lt;keyword&gt;HUBBARD BROOK&lt;/keyword&gt;&lt;keyword&gt;NEW HAMPSHIRE&lt;/keyword&gt;&lt;keyword&gt;NITRATE&lt;/keyword&gt;&lt;keyword&gt;NITROGEN MINERALIZATION&lt;/keyword&gt;&lt;keyword&gt;NITRIFICATION&lt;/keyword&gt;&lt;keyword&gt;DENITRIFICATION&lt;/keyword&gt;&lt;/keywords&gt;&lt;dates&gt;&lt;year&gt;2003&lt;/year&gt;&lt;/dates&gt;&lt;label&gt;1331&lt;/label&gt;&lt;urls&gt;&lt;related-urls&gt;&lt;url&gt;C:\Program Files\EndNote\epapers\1331.pdf&lt;/url&gt;&lt;/related-urls&gt;&lt;/urls&gt;&lt;/record&gt;&lt;/Cite&gt;&lt;/EndNote&gt;</w:instrText>
      </w:r>
      <w:r w:rsidR="002D05E9" w:rsidRPr="0051414C">
        <w:fldChar w:fldCharType="separate"/>
      </w:r>
      <w:r w:rsidR="008548EA" w:rsidRPr="0051414C">
        <w:rPr>
          <w:noProof/>
          <w:vertAlign w:val="superscript"/>
        </w:rPr>
        <w:t>39</w:t>
      </w:r>
      <w:r w:rsidR="002D05E9" w:rsidRPr="0051414C">
        <w:fldChar w:fldCharType="end"/>
      </w:r>
      <w:r w:rsidRPr="0051414C">
        <w:t>.</w:t>
      </w:r>
      <w:r w:rsidR="00EF3B23">
        <w:t xml:space="preserve"> </w:t>
      </w:r>
      <w:r w:rsidRPr="0051414C">
        <w:t>The lack of nitrogen response in the ice storm simulation could be the result of root uptake from healthy trees outside the plots; however, the damage and gaps in the canopy were large enough that some response would be expected. A more likely explanation for the lack of belowground response is the long-term declines in available nitrogen that have been observed at the site, resulting in an overall tightening of the nitrogen cycle, with minimal nitrate leaching</w:t>
      </w:r>
      <w:r w:rsidR="002D05E9" w:rsidRPr="0051414C">
        <w:fldChar w:fldCharType="begin">
          <w:fldData xml:space="preserve">PEVuZE5vdGU+PENpdGU+PEF1dGhvcj5Hcm9mZm1hbjwvQXV0aG9yPjxZZWFyPjIwMTg8L1llYXI+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</w:fldData>
        </w:fldChar>
      </w:r>
      <w:r w:rsidR="009845EC" w:rsidRPr="0051414C">
        <w:instrText xml:space="preserve"> ADDIN EN.CITE </w:instrText>
      </w:r>
      <w:r w:rsidR="009845EC" w:rsidRPr="0051414C">
        <w:fldChar w:fldCharType="begin">
          <w:fldData xml:space="preserve">PEVuZE5vdGU+PENpdGU+PEF1dGhvcj5Hcm9mZm1hbjwvQXV0aG9yPjxZZWFyPjIwMTg8L1llYXI+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</w:fldData>
        </w:fldChar>
      </w:r>
      <w:r w:rsidR="009845EC" w:rsidRPr="0051414C">
        <w:instrText xml:space="preserve"> ADDIN EN.CITE.DATA </w:instrText>
      </w:r>
      <w:r w:rsidR="009845EC" w:rsidRPr="0051414C">
        <w:fldChar w:fldCharType="end"/>
      </w:r>
      <w:r w:rsidR="002D05E9" w:rsidRPr="0051414C">
        <w:fldChar w:fldCharType="separate"/>
      </w:r>
      <w:r w:rsidR="008548EA" w:rsidRPr="0051414C">
        <w:rPr>
          <w:noProof/>
          <w:vertAlign w:val="superscript"/>
        </w:rPr>
        <w:t>38,40</w:t>
      </w:r>
      <w:r w:rsidR="002D05E9" w:rsidRPr="0051414C">
        <w:fldChar w:fldCharType="end"/>
      </w:r>
      <w:r w:rsidRPr="0051414C">
        <w:t>.</w:t>
      </w:r>
    </w:p>
    <w:p w14:paraId="3B546D4D" w14:textId="77777777" w:rsidR="0007391B" w:rsidRPr="0051414C" w:rsidRDefault="0007391B" w:rsidP="0051414C">
      <w:pPr>
        <w:widowControl/>
      </w:pPr>
    </w:p>
    <w:p w14:paraId="30F1FB04" w14:textId="54F10E8B" w:rsidR="0007391B" w:rsidRPr="0051414C" w:rsidRDefault="00C307E7" w:rsidP="0051414C">
      <w:pPr>
        <w:widowControl/>
      </w:pPr>
      <w:r w:rsidRPr="0051414C">
        <w:t>The ice storm simulation method has proved successful in the northern hardwood forest at the Hubbard Brook Experimental Forest and has helped to quantify ecosystem responses and identify critical thresholds</w:t>
      </w:r>
      <w:r w:rsidR="002D05E9" w:rsidRPr="0051414C">
        <w:fldChar w:fldCharType="begin">
          <w:fldData xml:space="preserve">PEVuZE5vdGU+PENpdGU+PEF1dGhvcj5GYWhleTwvQXV0aG9yPjxZZWFyPjIwMjA8L1llYXI+PFJl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</w:fldData>
        </w:fldChar>
      </w:r>
      <w:r w:rsidR="009845EC" w:rsidRPr="0051414C">
        <w:instrText xml:space="preserve"> ADDIN EN.CITE </w:instrText>
      </w:r>
      <w:r w:rsidR="009845EC" w:rsidRPr="0051414C">
        <w:fldChar w:fldCharType="begin">
          <w:fldData xml:space="preserve">PEVuZE5vdGU+PENpdGU+PEF1dGhvcj5GYWhleTwvQXV0aG9yPjxZZWFyPjIwMjA8L1llYXI+PFJl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</w:fldData>
        </w:fldChar>
      </w:r>
      <w:r w:rsidR="009845EC" w:rsidRPr="0051414C">
        <w:instrText xml:space="preserve"> ADDIN EN.CITE.DATA </w:instrText>
      </w:r>
      <w:r w:rsidR="009845EC" w:rsidRPr="0051414C">
        <w:fldChar w:fldCharType="end"/>
      </w:r>
      <w:r w:rsidR="002D05E9" w:rsidRPr="0051414C">
        <w:fldChar w:fldCharType="separate"/>
      </w:r>
      <w:r w:rsidR="008548EA" w:rsidRPr="0051414C">
        <w:rPr>
          <w:noProof/>
          <w:vertAlign w:val="superscript"/>
        </w:rPr>
        <w:t>37,38</w:t>
      </w:r>
      <w:r w:rsidR="002D05E9" w:rsidRPr="0051414C">
        <w:fldChar w:fldCharType="end"/>
      </w:r>
      <w:r w:rsidRPr="0051414C">
        <w:t>.</w:t>
      </w:r>
      <w:r w:rsidR="00EF3B23">
        <w:t xml:space="preserve"> </w:t>
      </w:r>
      <w:r w:rsidRPr="0051414C">
        <w:t>In future studies, it would be useful to apply this approach in other forest types and under different conditions.</w:t>
      </w:r>
      <w:r w:rsidR="00EF3B23">
        <w:t xml:space="preserve"> </w:t>
      </w:r>
      <w:r w:rsidRPr="0051414C">
        <w:t>For example, the impact of wind on ice-laden trees could intensify effects and has not yet been evaluated in a controlled experiment.</w:t>
      </w:r>
      <w:r w:rsidR="00EF3B23">
        <w:t xml:space="preserve"> </w:t>
      </w:r>
      <w:bookmarkStart w:id="21" w:name="_Hlk38550663"/>
      <w:r w:rsidR="002D36B6" w:rsidRPr="0051414C">
        <w:t>Additionally, this method affords an ideal opportunity to quantify impacts from compound stressors that are common in forest ecosystems (</w:t>
      </w:r>
      <w:r w:rsidR="002D39A1" w:rsidRPr="002D39A1">
        <w:t>e.g.,</w:t>
      </w:r>
      <w:r w:rsidR="002D36B6" w:rsidRPr="0051414C">
        <w:t xml:space="preserve"> insect outbreaks, pathogens, drought, pollutants, soil freezing).</w:t>
      </w:r>
      <w:r w:rsidR="00EF3B23">
        <w:t xml:space="preserve"> </w:t>
      </w:r>
      <w:r w:rsidR="002D36B6" w:rsidRPr="0051414C">
        <w:t>Applying this method in a multi-factorial design would enable a statistically rigorous approach to evaluate interactive effects that would not emerge by assessing ice storm impacts alone, and more closely resemble naturally occurring conditions</w:t>
      </w:r>
      <w:r w:rsidR="00FF70ED" w:rsidRPr="0051414C">
        <w:t>.</w:t>
      </w:r>
      <w:bookmarkEnd w:id="21"/>
      <w:r w:rsidR="00EF3B23">
        <w:t xml:space="preserve"> </w:t>
      </w:r>
      <w:r w:rsidR="0078456F" w:rsidRPr="0051414C">
        <w:t>Although</w:t>
      </w:r>
      <w:r w:rsidRPr="0051414C">
        <w:t xml:space="preserve"> we have only assessed responses in the first few years after applications</w:t>
      </w:r>
      <w:r w:rsidR="0078456F" w:rsidRPr="0051414C">
        <w:t>,</w:t>
      </w:r>
      <w:r w:rsidRPr="0051414C">
        <w:t xml:space="preserve"> it will be </w:t>
      </w:r>
      <w:r w:rsidR="00165DD2" w:rsidRPr="0051414C">
        <w:t xml:space="preserve">useful </w:t>
      </w:r>
      <w:r w:rsidRPr="0051414C">
        <w:t xml:space="preserve">to track forest </w:t>
      </w:r>
      <w:r w:rsidR="00EA054B" w:rsidRPr="0051414C">
        <w:t xml:space="preserve">decline or </w:t>
      </w:r>
      <w:r w:rsidRPr="0051414C">
        <w:t>recovery over the long-term.</w:t>
      </w:r>
      <w:r w:rsidR="00EF3B23">
        <w:t xml:space="preserve"> </w:t>
      </w:r>
      <w:r w:rsidRPr="0051414C">
        <w:t xml:space="preserve">While the focus of our ice storm simulations </w:t>
      </w:r>
      <w:r w:rsidR="002D05E9" w:rsidRPr="0051414C">
        <w:t>has</w:t>
      </w:r>
      <w:r w:rsidRPr="0051414C">
        <w:t xml:space="preserve"> been primarily on forest ecosystems, the method could be applied in other ways, such as to evaluate impacts of ice loads on utility lines and other infrastructure.</w:t>
      </w:r>
      <w:r w:rsidR="00EF3B23">
        <w:t xml:space="preserve"> </w:t>
      </w:r>
      <w:r w:rsidRPr="0051414C">
        <w:t xml:space="preserve">Despite some limitations, the approach is highly effective at simulating natural ice storms and is an improvement </w:t>
      </w:r>
      <w:proofErr w:type="gramStart"/>
      <w:r w:rsidRPr="0051414C">
        <w:t>over alternative methods</w:t>
      </w:r>
      <w:proofErr w:type="gramEnd"/>
      <w:r w:rsidRPr="0051414C">
        <w:t>.</w:t>
      </w:r>
    </w:p>
    <w:p w14:paraId="4E378C56" w14:textId="77777777" w:rsidR="0007391B" w:rsidRPr="0051414C" w:rsidRDefault="0007391B" w:rsidP="0051414C">
      <w:pPr>
        <w:widowControl/>
      </w:pPr>
    </w:p>
    <w:p w14:paraId="440FAECF" w14:textId="5E8CEB5C" w:rsidR="0007391B" w:rsidRPr="0051414C" w:rsidRDefault="00C307E7" w:rsidP="0051414C">
      <w:pPr>
        <w:pStyle w:val="Heading1"/>
        <w:keepNext w:val="0"/>
        <w:widowControl/>
      </w:pPr>
      <w:bookmarkStart w:id="22" w:name="_v3zhsfp74uti" w:colFirst="0" w:colLast="0"/>
      <w:bookmarkEnd w:id="22"/>
      <w:r w:rsidRPr="0051414C">
        <w:t xml:space="preserve">ACKNOWLEDGMENTS: </w:t>
      </w:r>
    </w:p>
    <w:p w14:paraId="1EFBB4DA" w14:textId="55EFCD8C" w:rsidR="0007391B" w:rsidRPr="0051414C" w:rsidRDefault="00C307E7" w:rsidP="0051414C">
      <w:pPr>
        <w:widowControl/>
      </w:pPr>
      <w:r w:rsidRPr="0051414C">
        <w:rPr>
          <w:highlight w:val="white"/>
        </w:rPr>
        <w:lastRenderedPageBreak/>
        <w:t>Funding for this research was provided by the National Science Foundation (DEB-1457675).</w:t>
      </w:r>
      <w:r w:rsidR="00EF3B23">
        <w:rPr>
          <w:highlight w:val="white"/>
        </w:rPr>
        <w:t xml:space="preserve"> </w:t>
      </w:r>
      <w:r w:rsidRPr="0051414C">
        <w:rPr>
          <w:highlight w:val="white"/>
        </w:rPr>
        <w:t xml:space="preserve">We thank the many participants in the Ice Storm Experiment (ISE) who helped with the ice application and associated field and laboratory work, especially Geoff </w:t>
      </w:r>
      <w:proofErr w:type="spellStart"/>
      <w:r w:rsidRPr="0051414C">
        <w:rPr>
          <w:highlight w:val="white"/>
        </w:rPr>
        <w:t>Schwaner</w:t>
      </w:r>
      <w:proofErr w:type="spellEnd"/>
      <w:r w:rsidRPr="0051414C">
        <w:rPr>
          <w:highlight w:val="white"/>
        </w:rPr>
        <w:t>, Gabe Winant, and Brendan Leonardi.</w:t>
      </w:r>
      <w:r w:rsidR="00EF3B23">
        <w:rPr>
          <w:highlight w:val="white"/>
        </w:rPr>
        <w:t xml:space="preserve"> </w:t>
      </w:r>
      <w:r w:rsidRPr="0051414C">
        <w:rPr>
          <w:highlight w:val="white"/>
        </w:rPr>
        <w:t>This manuscript is a contribution of the Hubbard Brook Ecosystem Study.</w:t>
      </w:r>
      <w:r w:rsidR="00EF3B23">
        <w:rPr>
          <w:highlight w:val="white"/>
        </w:rPr>
        <w:t xml:space="preserve"> </w:t>
      </w:r>
      <w:r w:rsidRPr="0051414C">
        <w:rPr>
          <w:highlight w:val="white"/>
        </w:rPr>
        <w:t>Hubbard Brook is part of the Long-Term Ecological Research (LTER) network, which is supported by the National Science Foundation (DEB-1633026).</w:t>
      </w:r>
      <w:r w:rsidR="00EF3B23">
        <w:rPr>
          <w:highlight w:val="white"/>
        </w:rPr>
        <w:t xml:space="preserve"> </w:t>
      </w:r>
      <w:r w:rsidRPr="0051414C">
        <w:rPr>
          <w:highlight w:val="white"/>
        </w:rPr>
        <w:t xml:space="preserve">The Hubbard Brook Experimental Forest is operated and maintained by the USDA Forest Service, Northern Research Station, </w:t>
      </w:r>
      <w:r w:rsidR="00CF46BA" w:rsidRPr="0051414C">
        <w:rPr>
          <w:highlight w:val="white"/>
        </w:rPr>
        <w:t>Madison, WI</w:t>
      </w:r>
      <w:r w:rsidRPr="0051414C">
        <w:rPr>
          <w:highlight w:val="white"/>
        </w:rPr>
        <w:t>.</w:t>
      </w:r>
      <w:bookmarkStart w:id="23" w:name="_iyiagy7b3uyw" w:colFirst="0" w:colLast="0"/>
      <w:bookmarkEnd w:id="23"/>
    </w:p>
    <w:p w14:paraId="3955E451" w14:textId="77777777" w:rsidR="0007391B" w:rsidRPr="0051414C" w:rsidRDefault="0007391B" w:rsidP="0051414C">
      <w:pPr>
        <w:widowControl/>
        <w:rPr>
          <w:b/>
        </w:rPr>
      </w:pPr>
    </w:p>
    <w:p w14:paraId="2F24B817" w14:textId="15CFCEE9" w:rsidR="0007391B" w:rsidRPr="0051414C" w:rsidRDefault="00C307E7" w:rsidP="0051414C">
      <w:pPr>
        <w:pStyle w:val="Heading1"/>
        <w:keepNext w:val="0"/>
        <w:widowControl/>
      </w:pPr>
      <w:bookmarkStart w:id="24" w:name="_2ygq66h9um1y" w:colFirst="0" w:colLast="0"/>
      <w:bookmarkEnd w:id="24"/>
      <w:r w:rsidRPr="0051414C">
        <w:t>DISCLOSURES:</w:t>
      </w:r>
    </w:p>
    <w:p w14:paraId="2EB71AD4" w14:textId="3ADAAB06" w:rsidR="0007391B" w:rsidRPr="0051414C" w:rsidRDefault="00D0153C" w:rsidP="0051414C">
      <w:pPr>
        <w:widowControl/>
      </w:pPr>
      <w:r w:rsidRPr="0051414C">
        <w:t>The authors have nothing to disclose</w:t>
      </w:r>
      <w:r w:rsidR="00C307E7" w:rsidRPr="0051414C">
        <w:t>.</w:t>
      </w:r>
      <w:r w:rsidR="00EF3B23" w:rsidRPr="00EF3B23">
        <w:t xml:space="preserve"> </w:t>
      </w:r>
      <w:r w:rsidR="00EF3B23" w:rsidRPr="0051414C">
        <w:t>Reference herein to any specific commercial products, process, or service by trade name, trademark, manufacturer, or otherwise, does not necessarily constitute or imply its endorsement, recommendation, or favoring by the United States Government.</w:t>
      </w:r>
      <w:r w:rsidR="00EF3B23">
        <w:t xml:space="preserve"> </w:t>
      </w:r>
      <w:r w:rsidR="00EF3B23" w:rsidRPr="0051414C">
        <w:t xml:space="preserve">The views and opinions of authors expressed herein do not necessarily state or reflect those of the United States </w:t>
      </w:r>
      <w:proofErr w:type="gramStart"/>
      <w:r w:rsidR="00EF3B23" w:rsidRPr="0051414C">
        <w:t>Government, and</w:t>
      </w:r>
      <w:proofErr w:type="gramEnd"/>
      <w:r w:rsidR="00EF3B23" w:rsidRPr="0051414C">
        <w:t xml:space="preserve"> shall not be used for advertising or product endorsement purposes.</w:t>
      </w:r>
    </w:p>
    <w:p w14:paraId="6394D977" w14:textId="77777777" w:rsidR="00252C8A" w:rsidRPr="0051414C" w:rsidRDefault="00252C8A" w:rsidP="0051414C">
      <w:pPr>
        <w:widowControl/>
      </w:pPr>
    </w:p>
    <w:p w14:paraId="64FAD73B" w14:textId="12FB0092" w:rsidR="00814DE8" w:rsidRPr="0051414C" w:rsidRDefault="00252C8A" w:rsidP="0051414C">
      <w:pPr>
        <w:pStyle w:val="Heading1"/>
        <w:keepNext w:val="0"/>
        <w:widowControl/>
      </w:pPr>
      <w:r w:rsidRPr="0051414C">
        <w:t>REFERENCES:</w:t>
      </w:r>
      <w:bookmarkStart w:id="25" w:name="_c7tmf08s4r4m" w:colFirst="0" w:colLast="0"/>
      <w:bookmarkEnd w:id="25"/>
    </w:p>
    <w:p w14:paraId="7E10E2FA" w14:textId="4B3E1EF4" w:rsidR="009845EC" w:rsidRPr="0051414C" w:rsidRDefault="00814DE8" w:rsidP="0051414C">
      <w:pPr>
        <w:pStyle w:val="EndNoteBibliography"/>
        <w:widowControl/>
      </w:pPr>
      <w:r w:rsidRPr="0051414C">
        <w:fldChar w:fldCharType="begin"/>
      </w:r>
      <w:r w:rsidRPr="0051414C">
        <w:instrText xml:space="preserve"> ADDIN EN.REFLIST </w:instrText>
      </w:r>
      <w:r w:rsidRPr="0051414C">
        <w:fldChar w:fldCharType="separate"/>
      </w:r>
      <w:r w:rsidR="009845EC" w:rsidRPr="0051414C">
        <w:t>1.</w:t>
      </w:r>
      <w:r w:rsidR="009845EC" w:rsidRPr="0051414C">
        <w:tab/>
        <w:t>Zhou, B.</w:t>
      </w:r>
      <w:r w:rsidR="009845EC" w:rsidRPr="0051414C">
        <w:rPr>
          <w:i/>
        </w:rPr>
        <w:t xml:space="preserve"> </w:t>
      </w:r>
      <w:r w:rsidR="00EF3B23" w:rsidRPr="00EF3B23">
        <w:t>et al</w:t>
      </w:r>
      <w:r w:rsidR="009845EC" w:rsidRPr="0051414C">
        <w:rPr>
          <w:i/>
        </w:rPr>
        <w:t>.</w:t>
      </w:r>
      <w:r w:rsidR="009845EC" w:rsidRPr="0051414C">
        <w:t xml:space="preserve"> The Great 2008 Chinese Ice Storm: Its socioeconomic–ecological impact and sustainability lessons learned. </w:t>
      </w:r>
      <w:r w:rsidR="009845EC" w:rsidRPr="0051414C">
        <w:rPr>
          <w:i/>
        </w:rPr>
        <w:t>Bulletin of the American Meteorological Society.</w:t>
      </w:r>
      <w:r w:rsidR="009845EC" w:rsidRPr="0051414C">
        <w:t xml:space="preserve"> </w:t>
      </w:r>
      <w:r w:rsidR="009845EC" w:rsidRPr="0051414C">
        <w:rPr>
          <w:b/>
        </w:rPr>
        <w:t>92</w:t>
      </w:r>
      <w:r w:rsidR="009845EC" w:rsidRPr="0051414C">
        <w:t xml:space="preserve"> (1), 47-60 (2011).</w:t>
      </w:r>
    </w:p>
    <w:p w14:paraId="2F1B56B5" w14:textId="77777777" w:rsidR="009845EC" w:rsidRPr="0051414C" w:rsidRDefault="009845EC" w:rsidP="0051414C">
      <w:pPr>
        <w:pStyle w:val="EndNoteBibliography"/>
        <w:widowControl/>
      </w:pPr>
      <w:r w:rsidRPr="0051414C">
        <w:t>2.</w:t>
      </w:r>
      <w:r w:rsidRPr="0051414C">
        <w:tab/>
        <w:t xml:space="preserve">Call, D. A. Changes in ice storm impacts over time: 1886–2000. </w:t>
      </w:r>
      <w:r w:rsidRPr="0051414C">
        <w:rPr>
          <w:i/>
        </w:rPr>
        <w:t>Weather, Climate, and Society.</w:t>
      </w:r>
      <w:r w:rsidRPr="0051414C">
        <w:t xml:space="preserve"> </w:t>
      </w:r>
      <w:r w:rsidRPr="0051414C">
        <w:rPr>
          <w:b/>
        </w:rPr>
        <w:t>2</w:t>
      </w:r>
      <w:r w:rsidRPr="0051414C">
        <w:t xml:space="preserve"> (1), 23-35 (2010).</w:t>
      </w:r>
    </w:p>
    <w:p w14:paraId="3B1DE4B4" w14:textId="2677B0CD" w:rsidR="009845EC" w:rsidRPr="0051414C" w:rsidRDefault="009845EC" w:rsidP="0051414C">
      <w:pPr>
        <w:pStyle w:val="EndNoteBibliography"/>
        <w:widowControl/>
      </w:pPr>
      <w:r w:rsidRPr="0051414C">
        <w:t>3.</w:t>
      </w:r>
      <w:r w:rsidRPr="0051414C">
        <w:tab/>
        <w:t>Zarnani, A.</w:t>
      </w:r>
      <w:r w:rsidRPr="0051414C">
        <w:rPr>
          <w:i/>
        </w:rPr>
        <w:t xml:space="preserve"> </w:t>
      </w:r>
      <w:r w:rsidR="00EF3B23" w:rsidRPr="00EF3B23">
        <w:t>et al</w:t>
      </w:r>
      <w:r w:rsidRPr="0051414C">
        <w:rPr>
          <w:i/>
        </w:rPr>
        <w:t>.</w:t>
      </w:r>
      <w:r w:rsidRPr="0051414C">
        <w:t xml:space="preserve"> Learning to predict ice accretion on electric power lines. </w:t>
      </w:r>
      <w:r w:rsidRPr="0051414C">
        <w:rPr>
          <w:i/>
        </w:rPr>
        <w:t>Engineering Applications of Artificial Intelligence.</w:t>
      </w:r>
      <w:r w:rsidRPr="0051414C">
        <w:t xml:space="preserve"> </w:t>
      </w:r>
      <w:r w:rsidRPr="0051414C">
        <w:rPr>
          <w:b/>
        </w:rPr>
        <w:t>25</w:t>
      </w:r>
      <w:r w:rsidRPr="0051414C">
        <w:t xml:space="preserve"> (3), 609-617 (2012).</w:t>
      </w:r>
    </w:p>
    <w:p w14:paraId="662C7BD2" w14:textId="37BDCE7E" w:rsidR="009845EC" w:rsidRPr="0051414C" w:rsidRDefault="009845EC" w:rsidP="0051414C">
      <w:pPr>
        <w:pStyle w:val="EndNoteBibliography"/>
        <w:widowControl/>
      </w:pPr>
      <w:r w:rsidRPr="0051414C">
        <w:t>4.</w:t>
      </w:r>
      <w:r w:rsidRPr="0051414C">
        <w:tab/>
        <w:t>Smith, A. B.</w:t>
      </w:r>
      <w:r w:rsidR="00EF3B23">
        <w:t>,</w:t>
      </w:r>
      <w:r w:rsidRPr="0051414C">
        <w:t xml:space="preserve"> Katz, R. W. US billion-dollar weather and climate disasters: data sources, trends, accuracy and biases. </w:t>
      </w:r>
      <w:r w:rsidRPr="0051414C">
        <w:rPr>
          <w:i/>
        </w:rPr>
        <w:t>Natural Hazards.</w:t>
      </w:r>
      <w:r w:rsidRPr="0051414C">
        <w:t xml:space="preserve"> </w:t>
      </w:r>
      <w:r w:rsidRPr="0051414C">
        <w:rPr>
          <w:b/>
        </w:rPr>
        <w:t>67</w:t>
      </w:r>
      <w:r w:rsidRPr="0051414C">
        <w:t xml:space="preserve"> (2), 387-410 (2013).</w:t>
      </w:r>
    </w:p>
    <w:p w14:paraId="754F3EC2" w14:textId="6AEC83D2" w:rsidR="009845EC" w:rsidRPr="0051414C" w:rsidRDefault="009845EC" w:rsidP="0051414C">
      <w:pPr>
        <w:pStyle w:val="EndNoteBibliography"/>
        <w:widowControl/>
      </w:pPr>
      <w:r w:rsidRPr="0051414C">
        <w:t>5.</w:t>
      </w:r>
      <w:r w:rsidRPr="0051414C">
        <w:tab/>
        <w:t>Lafon, C. W.</w:t>
      </w:r>
      <w:r w:rsidR="00EF3B23">
        <w:t>,</w:t>
      </w:r>
      <w:r w:rsidRPr="0051414C">
        <w:t xml:space="preserve"> Speer, J. H. Using dendrochronology to identify major ice storm events in oak forests of southwestern Virginia. </w:t>
      </w:r>
      <w:r w:rsidRPr="0051414C">
        <w:rPr>
          <w:i/>
        </w:rPr>
        <w:t>Climate Research.</w:t>
      </w:r>
      <w:r w:rsidRPr="0051414C">
        <w:t xml:space="preserve"> </w:t>
      </w:r>
      <w:r w:rsidRPr="0051414C">
        <w:rPr>
          <w:b/>
        </w:rPr>
        <w:t>20</w:t>
      </w:r>
      <w:r w:rsidRPr="0051414C">
        <w:t xml:space="preserve"> (1), 41–54 (2002).</w:t>
      </w:r>
    </w:p>
    <w:p w14:paraId="1638BB9D" w14:textId="03AA6E9E" w:rsidR="009845EC" w:rsidRPr="0051414C" w:rsidRDefault="009845EC" w:rsidP="0051414C">
      <w:pPr>
        <w:pStyle w:val="EndNoteBibliography"/>
        <w:widowControl/>
      </w:pPr>
      <w:r w:rsidRPr="0051414C">
        <w:t>6.</w:t>
      </w:r>
      <w:r w:rsidRPr="0051414C">
        <w:tab/>
        <w:t>Smith, K. T.</w:t>
      </w:r>
      <w:r w:rsidR="00EF3B23">
        <w:t>,</w:t>
      </w:r>
      <w:r w:rsidRPr="0051414C">
        <w:t xml:space="preserve"> Shortle, W. C. Radial growth of hardwoods following the 1998 ice storm in New Hampshire and Maine. </w:t>
      </w:r>
      <w:r w:rsidRPr="0051414C">
        <w:rPr>
          <w:i/>
        </w:rPr>
        <w:t>Canadian Journal of Forest Research.</w:t>
      </w:r>
      <w:r w:rsidRPr="0051414C">
        <w:t xml:space="preserve"> </w:t>
      </w:r>
      <w:r w:rsidRPr="0051414C">
        <w:rPr>
          <w:b/>
        </w:rPr>
        <w:t>33</w:t>
      </w:r>
      <w:r w:rsidRPr="0051414C">
        <w:t xml:space="preserve"> (2), 325-329 (2003).</w:t>
      </w:r>
    </w:p>
    <w:p w14:paraId="659E421B" w14:textId="58256C84" w:rsidR="009845EC" w:rsidRPr="0051414C" w:rsidRDefault="009845EC" w:rsidP="0051414C">
      <w:pPr>
        <w:pStyle w:val="EndNoteBibliography"/>
        <w:widowControl/>
      </w:pPr>
      <w:r w:rsidRPr="0051414C">
        <w:t>7.</w:t>
      </w:r>
      <w:r w:rsidRPr="0051414C">
        <w:tab/>
        <w:t>Duguay, S. M., Arii, K., Hooper, M.</w:t>
      </w:r>
      <w:r w:rsidR="00EF3B23">
        <w:t>,</w:t>
      </w:r>
      <w:r w:rsidRPr="0051414C">
        <w:t xml:space="preserve"> Lechowicz, M. J. Ice storm damage and early recovery in an old-growth forest. </w:t>
      </w:r>
      <w:r w:rsidRPr="0051414C">
        <w:rPr>
          <w:i/>
        </w:rPr>
        <w:t>Environmental Monitoring and Assessment.</w:t>
      </w:r>
      <w:r w:rsidRPr="0051414C">
        <w:t xml:space="preserve"> </w:t>
      </w:r>
      <w:r w:rsidRPr="0051414C">
        <w:rPr>
          <w:b/>
        </w:rPr>
        <w:t>67</w:t>
      </w:r>
      <w:r w:rsidRPr="0051414C">
        <w:t xml:space="preserve"> (1), 97-108 (2001).</w:t>
      </w:r>
    </w:p>
    <w:p w14:paraId="6E89970C" w14:textId="77777777" w:rsidR="009845EC" w:rsidRPr="0051414C" w:rsidRDefault="009845EC" w:rsidP="0051414C">
      <w:pPr>
        <w:pStyle w:val="EndNoteBibliography"/>
        <w:widowControl/>
      </w:pPr>
      <w:r w:rsidRPr="0051414C">
        <w:t>8.</w:t>
      </w:r>
      <w:r w:rsidRPr="0051414C">
        <w:tab/>
        <w:t xml:space="preserve">Irland, L. C. Ice storms and forest impacts. </w:t>
      </w:r>
      <w:r w:rsidRPr="0051414C">
        <w:rPr>
          <w:i/>
        </w:rPr>
        <w:t>The Science of the Total Environment.</w:t>
      </w:r>
      <w:r w:rsidRPr="0051414C">
        <w:t xml:space="preserve"> </w:t>
      </w:r>
      <w:r w:rsidRPr="0051414C">
        <w:rPr>
          <w:b/>
        </w:rPr>
        <w:t>262</w:t>
      </w:r>
      <w:r w:rsidRPr="0051414C">
        <w:t xml:space="preserve"> (3), 231-242 (2000).</w:t>
      </w:r>
    </w:p>
    <w:p w14:paraId="26507376" w14:textId="513A577A" w:rsidR="009845EC" w:rsidRPr="0051414C" w:rsidRDefault="009845EC" w:rsidP="0051414C">
      <w:pPr>
        <w:pStyle w:val="EndNoteBibliography"/>
        <w:widowControl/>
      </w:pPr>
      <w:r w:rsidRPr="0051414C">
        <w:t>9.</w:t>
      </w:r>
      <w:r w:rsidRPr="0051414C">
        <w:tab/>
        <w:t>Dale, V. H.</w:t>
      </w:r>
      <w:r w:rsidRPr="0051414C">
        <w:rPr>
          <w:i/>
        </w:rPr>
        <w:t xml:space="preserve"> </w:t>
      </w:r>
      <w:r w:rsidR="00EF3B23" w:rsidRPr="00EF3B23">
        <w:t>et al</w:t>
      </w:r>
      <w:r w:rsidRPr="0051414C">
        <w:rPr>
          <w:i/>
        </w:rPr>
        <w:t>.</w:t>
      </w:r>
      <w:r w:rsidRPr="0051414C">
        <w:t xml:space="preserve"> Climate change and forest disturbances. </w:t>
      </w:r>
      <w:r w:rsidRPr="0051414C">
        <w:rPr>
          <w:i/>
        </w:rPr>
        <w:t>BioScience.</w:t>
      </w:r>
      <w:r w:rsidRPr="0051414C">
        <w:t xml:space="preserve"> </w:t>
      </w:r>
      <w:r w:rsidRPr="0051414C">
        <w:rPr>
          <w:b/>
        </w:rPr>
        <w:t>51</w:t>
      </w:r>
      <w:r w:rsidRPr="0051414C">
        <w:t xml:space="preserve"> (9), 723-734 (2001).</w:t>
      </w:r>
    </w:p>
    <w:p w14:paraId="28289363" w14:textId="4D220584" w:rsidR="009845EC" w:rsidRPr="0051414C" w:rsidRDefault="009845EC" w:rsidP="0051414C">
      <w:pPr>
        <w:pStyle w:val="EndNoteBibliography"/>
        <w:widowControl/>
      </w:pPr>
      <w:r w:rsidRPr="0051414C">
        <w:t>10.</w:t>
      </w:r>
      <w:r w:rsidRPr="0051414C">
        <w:tab/>
        <w:t>de Groot, M., Ogris, N.</w:t>
      </w:r>
      <w:r w:rsidR="00EF3B23">
        <w:t>,</w:t>
      </w:r>
      <w:r w:rsidRPr="0051414C">
        <w:t xml:space="preserve"> Kobler, A. The effects of a large-scale ice storm event on the drivers of bark beetle outbreaks and associated management practices. </w:t>
      </w:r>
      <w:r w:rsidRPr="0051414C">
        <w:rPr>
          <w:i/>
        </w:rPr>
        <w:t>Forest Ecology and Management.</w:t>
      </w:r>
      <w:r w:rsidRPr="0051414C">
        <w:t xml:space="preserve"> </w:t>
      </w:r>
      <w:r w:rsidRPr="0051414C">
        <w:rPr>
          <w:b/>
        </w:rPr>
        <w:t>408</w:t>
      </w:r>
      <w:r w:rsidRPr="0051414C">
        <w:t>, 195-201 (2018).</w:t>
      </w:r>
    </w:p>
    <w:p w14:paraId="37496905" w14:textId="77777777" w:rsidR="009845EC" w:rsidRPr="0051414C" w:rsidRDefault="009845EC" w:rsidP="0051414C">
      <w:pPr>
        <w:pStyle w:val="EndNoteBibliography"/>
        <w:widowControl/>
      </w:pPr>
      <w:r w:rsidRPr="0051414C">
        <w:t>11.</w:t>
      </w:r>
      <w:r w:rsidRPr="0051414C">
        <w:tab/>
        <w:t xml:space="preserve">Faccio, S. D. Effects of ice storm-created gaps on forest breeding bird communities in central Vermont. </w:t>
      </w:r>
      <w:r w:rsidRPr="0051414C">
        <w:rPr>
          <w:i/>
        </w:rPr>
        <w:t>Forest Ecology and Management.</w:t>
      </w:r>
      <w:r w:rsidRPr="0051414C">
        <w:t xml:space="preserve"> </w:t>
      </w:r>
      <w:r w:rsidRPr="0051414C">
        <w:rPr>
          <w:b/>
        </w:rPr>
        <w:t>186</w:t>
      </w:r>
      <w:r w:rsidRPr="0051414C">
        <w:t xml:space="preserve"> (1), 133-145 (2003).</w:t>
      </w:r>
    </w:p>
    <w:p w14:paraId="2B22583C" w14:textId="57D0900C" w:rsidR="009845EC" w:rsidRPr="0051414C" w:rsidRDefault="009845EC" w:rsidP="0051414C">
      <w:pPr>
        <w:pStyle w:val="EndNoteBibliography"/>
        <w:widowControl/>
      </w:pPr>
      <w:r w:rsidRPr="0051414C">
        <w:t>12.</w:t>
      </w:r>
      <w:r w:rsidRPr="0051414C">
        <w:tab/>
        <w:t>Degelia, S. K.</w:t>
      </w:r>
      <w:r w:rsidRPr="0051414C">
        <w:rPr>
          <w:i/>
        </w:rPr>
        <w:t xml:space="preserve"> </w:t>
      </w:r>
      <w:r w:rsidR="00EF3B23" w:rsidRPr="00EF3B23">
        <w:t>et al</w:t>
      </w:r>
      <w:r w:rsidRPr="0051414C">
        <w:rPr>
          <w:i/>
        </w:rPr>
        <w:t>.</w:t>
      </w:r>
      <w:r w:rsidRPr="0051414C">
        <w:t xml:space="preserve"> An overview of ice storms and their impact in the United States. </w:t>
      </w:r>
      <w:r w:rsidRPr="0051414C">
        <w:rPr>
          <w:i/>
        </w:rPr>
        <w:t>International Journal of Climatology.</w:t>
      </w:r>
      <w:r w:rsidRPr="0051414C">
        <w:t xml:space="preserve"> </w:t>
      </w:r>
      <w:r w:rsidRPr="0051414C">
        <w:rPr>
          <w:b/>
        </w:rPr>
        <w:t>36</w:t>
      </w:r>
      <w:r w:rsidRPr="0051414C">
        <w:t xml:space="preserve"> (8), 2811-2822 (2016).</w:t>
      </w:r>
    </w:p>
    <w:p w14:paraId="00752513" w14:textId="575AA126" w:rsidR="009845EC" w:rsidRPr="0051414C" w:rsidRDefault="009845EC" w:rsidP="0051414C">
      <w:pPr>
        <w:pStyle w:val="EndNoteBibliography"/>
        <w:widowControl/>
      </w:pPr>
      <w:r w:rsidRPr="0051414C">
        <w:lastRenderedPageBreak/>
        <w:t>13.</w:t>
      </w:r>
      <w:r w:rsidRPr="0051414C">
        <w:tab/>
        <w:t>Rauber, R. M., Olthoff, L. S., Ramamurthy, M. K., Miller, D.</w:t>
      </w:r>
      <w:r w:rsidR="00EF3B23">
        <w:t>,</w:t>
      </w:r>
      <w:r w:rsidRPr="0051414C">
        <w:t xml:space="preserve"> Kunkel, K. E. A synoptic weather pattern and sounding-based climatology of freezing precipitation in the United States east of the Rocky Mountains. </w:t>
      </w:r>
      <w:r w:rsidRPr="0051414C">
        <w:rPr>
          <w:i/>
        </w:rPr>
        <w:t>Journal of Applied Meteorology.</w:t>
      </w:r>
      <w:r w:rsidRPr="0051414C">
        <w:t xml:space="preserve"> </w:t>
      </w:r>
      <w:r w:rsidRPr="0051414C">
        <w:rPr>
          <w:b/>
        </w:rPr>
        <w:t>40</w:t>
      </w:r>
      <w:r w:rsidRPr="0051414C">
        <w:t xml:space="preserve"> (10), 1724-1747 (2001).</w:t>
      </w:r>
    </w:p>
    <w:p w14:paraId="2E8A09CE" w14:textId="23BDE2FE" w:rsidR="009845EC" w:rsidRPr="0051414C" w:rsidRDefault="009845EC" w:rsidP="0051414C">
      <w:pPr>
        <w:pStyle w:val="EndNoteBibliography"/>
        <w:widowControl/>
      </w:pPr>
      <w:r w:rsidRPr="0051414C">
        <w:t>14.</w:t>
      </w:r>
      <w:r w:rsidRPr="0051414C">
        <w:tab/>
        <w:t>Bell, G. D.</w:t>
      </w:r>
      <w:r w:rsidR="00EF3B23">
        <w:t>,</w:t>
      </w:r>
      <w:r w:rsidRPr="0051414C">
        <w:t xml:space="preserve"> Bosart, L. F. Appalachian cold-air damming. </w:t>
      </w:r>
      <w:r w:rsidRPr="0051414C">
        <w:rPr>
          <w:i/>
        </w:rPr>
        <w:t>Monthly Weather Review.</w:t>
      </w:r>
      <w:r w:rsidRPr="0051414C">
        <w:t xml:space="preserve"> </w:t>
      </w:r>
      <w:r w:rsidRPr="0051414C">
        <w:rPr>
          <w:b/>
        </w:rPr>
        <w:t>116</w:t>
      </w:r>
      <w:r w:rsidRPr="0051414C">
        <w:t xml:space="preserve"> (1), 137-161 (1988).</w:t>
      </w:r>
    </w:p>
    <w:p w14:paraId="70E230FD" w14:textId="30A2E3A4" w:rsidR="009845EC" w:rsidRPr="0051414C" w:rsidRDefault="009845EC" w:rsidP="0051414C">
      <w:pPr>
        <w:pStyle w:val="EndNoteBibliography"/>
        <w:widowControl/>
      </w:pPr>
      <w:r w:rsidRPr="0051414C">
        <w:t>15.</w:t>
      </w:r>
      <w:r w:rsidRPr="0051414C">
        <w:tab/>
        <w:t>Rackley, J. A.</w:t>
      </w:r>
      <w:r w:rsidR="00EF3B23">
        <w:t>,</w:t>
      </w:r>
      <w:r w:rsidRPr="0051414C">
        <w:t xml:space="preserve"> Knox, J. A. A climatology of southern Appalachian cold-air damming. </w:t>
      </w:r>
      <w:r w:rsidRPr="0051414C">
        <w:rPr>
          <w:i/>
        </w:rPr>
        <w:t>Weather and Forecasting.</w:t>
      </w:r>
      <w:r w:rsidRPr="0051414C">
        <w:t xml:space="preserve"> </w:t>
      </w:r>
      <w:r w:rsidRPr="0051414C">
        <w:rPr>
          <w:b/>
        </w:rPr>
        <w:t>31</w:t>
      </w:r>
      <w:r w:rsidRPr="0051414C">
        <w:t xml:space="preserve"> (2), 419-432 (2015).</w:t>
      </w:r>
    </w:p>
    <w:p w14:paraId="358B56FE" w14:textId="25D18DAF" w:rsidR="009845EC" w:rsidRPr="0051414C" w:rsidRDefault="009845EC" w:rsidP="0051414C">
      <w:pPr>
        <w:pStyle w:val="EndNoteBibliography"/>
        <w:widowControl/>
      </w:pPr>
      <w:r w:rsidRPr="0051414C">
        <w:t>16.</w:t>
      </w:r>
      <w:r w:rsidRPr="0051414C">
        <w:tab/>
        <w:t>Cortinas, J. V., Jr., Bernstein, B. C., Robbins, C. C.</w:t>
      </w:r>
      <w:r w:rsidR="00EF3B23">
        <w:t>,</w:t>
      </w:r>
      <w:r w:rsidRPr="0051414C">
        <w:t xml:space="preserve"> Strapp, J. W. An analysis of freezing rain, freezing drizzle, and ice pellets across the United States and Canada: 1976–90. </w:t>
      </w:r>
      <w:r w:rsidRPr="0051414C">
        <w:rPr>
          <w:i/>
        </w:rPr>
        <w:t>Weather and Forecasting.</w:t>
      </w:r>
      <w:r w:rsidRPr="0051414C">
        <w:t xml:space="preserve"> </w:t>
      </w:r>
      <w:r w:rsidRPr="0051414C">
        <w:rPr>
          <w:b/>
        </w:rPr>
        <w:t>19</w:t>
      </w:r>
      <w:r w:rsidRPr="0051414C">
        <w:t xml:space="preserve"> (2), 377-390 (2004).</w:t>
      </w:r>
    </w:p>
    <w:p w14:paraId="1B8A50BB" w14:textId="77777777" w:rsidR="009845EC" w:rsidRPr="0051414C" w:rsidRDefault="009845EC" w:rsidP="0051414C">
      <w:pPr>
        <w:pStyle w:val="EndNoteBibliography"/>
        <w:widowControl/>
      </w:pPr>
      <w:r w:rsidRPr="0051414C">
        <w:t>17.</w:t>
      </w:r>
      <w:r w:rsidRPr="0051414C">
        <w:tab/>
        <w:t xml:space="preserve">Changnon, S. Characteristics of ice storms in the United States. </w:t>
      </w:r>
      <w:r w:rsidRPr="0051414C">
        <w:rPr>
          <w:i/>
        </w:rPr>
        <w:t>Journal of Applied Meteorology.</w:t>
      </w:r>
      <w:r w:rsidRPr="0051414C">
        <w:t xml:space="preserve"> </w:t>
      </w:r>
      <w:r w:rsidRPr="0051414C">
        <w:rPr>
          <w:b/>
        </w:rPr>
        <w:t>42</w:t>
      </w:r>
      <w:r w:rsidRPr="0051414C">
        <w:t xml:space="preserve"> (5), 630-639 (2003).</w:t>
      </w:r>
    </w:p>
    <w:p w14:paraId="18172E4B" w14:textId="77777777" w:rsidR="009845EC" w:rsidRPr="0051414C" w:rsidRDefault="009845EC" w:rsidP="0051414C">
      <w:pPr>
        <w:pStyle w:val="EndNoteBibliography"/>
        <w:widowControl/>
      </w:pPr>
      <w:r w:rsidRPr="0051414C">
        <w:t>18.</w:t>
      </w:r>
      <w:r w:rsidRPr="0051414C">
        <w:tab/>
        <w:t>Jones, K., Thorkildson, R. and Lott, N. . 2002. . The development of a U.S. climatology of extreme ice loads. Technical Report 2002-01. 23 (National Climatic Data Center, Asheville, NC, 2002).</w:t>
      </w:r>
    </w:p>
    <w:p w14:paraId="5DE06AD2" w14:textId="2412BE53" w:rsidR="009845EC" w:rsidRPr="0051414C" w:rsidRDefault="009845EC" w:rsidP="0051414C">
      <w:pPr>
        <w:pStyle w:val="EndNoteBibliography"/>
        <w:widowControl/>
      </w:pPr>
      <w:r w:rsidRPr="0051414C">
        <w:t>19.</w:t>
      </w:r>
      <w:r w:rsidRPr="0051414C">
        <w:tab/>
        <w:t>Kovacik, C.</w:t>
      </w:r>
      <w:r w:rsidR="00EF3B23">
        <w:t>,</w:t>
      </w:r>
      <w:r w:rsidRPr="0051414C">
        <w:t xml:space="preserve"> Kloesel, K. </w:t>
      </w:r>
      <w:r w:rsidRPr="0051414C">
        <w:rPr>
          <w:i/>
        </w:rPr>
        <w:t>Changes in ice storm frequency across the United States</w:t>
      </w:r>
      <w:r w:rsidRPr="0051414C">
        <w:t>, Southern Climate Impacts Planning Program, &lt;</w:t>
      </w:r>
      <w:hyperlink r:id="rId8" w:history="1">
        <w:r w:rsidRPr="0051414C">
          <w:rPr>
            <w:rStyle w:val="Hyperlink"/>
            <w:color w:val="auto"/>
          </w:rPr>
          <w:t>http://www.southernclimate.org/documents/Ice_Storm_Frequency.pdf</w:t>
        </w:r>
      </w:hyperlink>
      <w:r w:rsidRPr="0051414C">
        <w:t>&gt; (2014).</w:t>
      </w:r>
    </w:p>
    <w:p w14:paraId="652C7B30" w14:textId="79AB8DBB" w:rsidR="009845EC" w:rsidRPr="0051414C" w:rsidRDefault="009845EC" w:rsidP="0051414C">
      <w:pPr>
        <w:pStyle w:val="EndNoteBibliography"/>
        <w:widowControl/>
      </w:pPr>
      <w:r w:rsidRPr="0051414C">
        <w:t>20.</w:t>
      </w:r>
      <w:r w:rsidRPr="0051414C">
        <w:tab/>
        <w:t>Groisman, P. Y.</w:t>
      </w:r>
      <w:r w:rsidRPr="0051414C">
        <w:rPr>
          <w:i/>
        </w:rPr>
        <w:t xml:space="preserve"> </w:t>
      </w:r>
      <w:r w:rsidR="00EF3B23" w:rsidRPr="00EF3B23">
        <w:t>et al</w:t>
      </w:r>
      <w:r w:rsidRPr="0051414C">
        <w:rPr>
          <w:i/>
        </w:rPr>
        <w:t>.</w:t>
      </w:r>
      <w:r w:rsidRPr="0051414C">
        <w:t xml:space="preserve"> Recent changes in the frequency of freezing precipitation in North America and Northern Eurasia. </w:t>
      </w:r>
      <w:r w:rsidRPr="0051414C">
        <w:rPr>
          <w:i/>
        </w:rPr>
        <w:t>Environmental Research Letters.</w:t>
      </w:r>
      <w:r w:rsidRPr="0051414C">
        <w:t xml:space="preserve"> </w:t>
      </w:r>
      <w:r w:rsidRPr="0051414C">
        <w:rPr>
          <w:b/>
        </w:rPr>
        <w:t>11</w:t>
      </w:r>
      <w:r w:rsidRPr="0051414C">
        <w:t xml:space="preserve"> (4), 045007 (2016).</w:t>
      </w:r>
    </w:p>
    <w:p w14:paraId="7791BDE4" w14:textId="15A8D6B4" w:rsidR="009845EC" w:rsidRPr="0051414C" w:rsidRDefault="009845EC" w:rsidP="0051414C">
      <w:pPr>
        <w:pStyle w:val="EndNoteBibliography"/>
        <w:widowControl/>
      </w:pPr>
      <w:r w:rsidRPr="0051414C">
        <w:t>21.</w:t>
      </w:r>
      <w:r w:rsidRPr="0051414C">
        <w:tab/>
        <w:t>Klima, K.</w:t>
      </w:r>
      <w:r w:rsidR="00EF3B23">
        <w:t>,</w:t>
      </w:r>
      <w:r w:rsidRPr="0051414C">
        <w:t xml:space="preserve"> Morgan, M. G. Ice storm frequencies in a warmer climate. </w:t>
      </w:r>
      <w:r w:rsidRPr="0051414C">
        <w:rPr>
          <w:i/>
        </w:rPr>
        <w:t>Climatic Change.</w:t>
      </w:r>
      <w:r w:rsidRPr="0051414C">
        <w:t xml:space="preserve"> </w:t>
      </w:r>
      <w:r w:rsidRPr="0051414C">
        <w:rPr>
          <w:b/>
        </w:rPr>
        <w:t>133</w:t>
      </w:r>
      <w:r w:rsidRPr="0051414C">
        <w:t xml:space="preserve"> (2), 209-222 (2015).</w:t>
      </w:r>
    </w:p>
    <w:p w14:paraId="599E14D6" w14:textId="02AF4411" w:rsidR="009845EC" w:rsidRPr="0051414C" w:rsidRDefault="009845EC" w:rsidP="0051414C">
      <w:pPr>
        <w:pStyle w:val="EndNoteBibliography"/>
        <w:widowControl/>
      </w:pPr>
      <w:r w:rsidRPr="0051414C">
        <w:t>22.</w:t>
      </w:r>
      <w:r w:rsidRPr="0051414C">
        <w:tab/>
        <w:t>Cheng, C., Auld, H., Li, G., Klaassen, J.</w:t>
      </w:r>
      <w:r w:rsidR="00EF3B23">
        <w:t>,</w:t>
      </w:r>
      <w:r w:rsidRPr="0051414C">
        <w:t xml:space="preserve"> Li, Q. Possible impacts of climate change on freezing rain in south-central Canada using downscaled future climate scenarios. </w:t>
      </w:r>
      <w:r w:rsidRPr="0051414C">
        <w:rPr>
          <w:i/>
        </w:rPr>
        <w:t>Natural Hazards and Earth Systems Sciences.</w:t>
      </w:r>
      <w:r w:rsidRPr="0051414C">
        <w:t xml:space="preserve"> </w:t>
      </w:r>
      <w:r w:rsidRPr="0051414C">
        <w:rPr>
          <w:b/>
        </w:rPr>
        <w:t>7</w:t>
      </w:r>
      <w:r w:rsidRPr="0051414C">
        <w:t xml:space="preserve"> (1), 71-87 (2007).</w:t>
      </w:r>
    </w:p>
    <w:p w14:paraId="460705B1" w14:textId="7D33DE3C" w:rsidR="009845EC" w:rsidRPr="0051414C" w:rsidRDefault="009845EC" w:rsidP="0051414C">
      <w:pPr>
        <w:pStyle w:val="EndNoteBibliography"/>
        <w:widowControl/>
      </w:pPr>
      <w:r w:rsidRPr="0051414C">
        <w:t>23.</w:t>
      </w:r>
      <w:r w:rsidRPr="0051414C">
        <w:tab/>
        <w:t>Cheng, C. S., Li, G.</w:t>
      </w:r>
      <w:r w:rsidR="00EF3B23">
        <w:t>,</w:t>
      </w:r>
      <w:r w:rsidRPr="0051414C">
        <w:t xml:space="preserve"> Auld, H. Possible impacts of climate change on freezing rain using downscaled future climate ccenarios: Updated for eastern Canada. </w:t>
      </w:r>
      <w:r w:rsidRPr="0051414C">
        <w:rPr>
          <w:i/>
        </w:rPr>
        <w:t>Atmosphere-Ocean.</w:t>
      </w:r>
      <w:r w:rsidRPr="0051414C">
        <w:t xml:space="preserve"> </w:t>
      </w:r>
      <w:r w:rsidRPr="0051414C">
        <w:rPr>
          <w:b/>
        </w:rPr>
        <w:t>49</w:t>
      </w:r>
      <w:r w:rsidRPr="0051414C">
        <w:t xml:space="preserve"> (1), 8-21 (2011).</w:t>
      </w:r>
    </w:p>
    <w:p w14:paraId="4D4B0426" w14:textId="6F748CCF" w:rsidR="009845EC" w:rsidRPr="0051414C" w:rsidRDefault="009845EC" w:rsidP="0051414C">
      <w:pPr>
        <w:pStyle w:val="EndNoteBibliography"/>
        <w:widowControl/>
      </w:pPr>
      <w:r w:rsidRPr="0051414C">
        <w:t>24.</w:t>
      </w:r>
      <w:r w:rsidRPr="0051414C">
        <w:tab/>
        <w:t>Kunkel, K. E.</w:t>
      </w:r>
      <w:r w:rsidRPr="0051414C">
        <w:rPr>
          <w:i/>
        </w:rPr>
        <w:t xml:space="preserve"> </w:t>
      </w:r>
      <w:r w:rsidR="00EF3B23" w:rsidRPr="00EF3B23">
        <w:t>et al</w:t>
      </w:r>
      <w:r w:rsidRPr="0051414C">
        <w:rPr>
          <w:i/>
        </w:rPr>
        <w:t>.</w:t>
      </w:r>
      <w:r w:rsidRPr="0051414C">
        <w:t xml:space="preserve"> Monitoring and understanding trends in extreme storms: State of knowledge. </w:t>
      </w:r>
      <w:r w:rsidRPr="0051414C">
        <w:rPr>
          <w:i/>
        </w:rPr>
        <w:t>Bulletin of the American Meteorological Society.</w:t>
      </w:r>
      <w:r w:rsidRPr="0051414C">
        <w:t xml:space="preserve"> </w:t>
      </w:r>
      <w:r w:rsidRPr="0051414C">
        <w:rPr>
          <w:b/>
        </w:rPr>
        <w:t>94</w:t>
      </w:r>
      <w:r w:rsidRPr="0051414C">
        <w:t xml:space="preserve"> (4), 499-514 (2013).</w:t>
      </w:r>
    </w:p>
    <w:p w14:paraId="3ED9F490" w14:textId="0040D196" w:rsidR="009845EC" w:rsidRPr="0051414C" w:rsidRDefault="009845EC" w:rsidP="0051414C">
      <w:pPr>
        <w:pStyle w:val="EndNoteBibliography"/>
        <w:widowControl/>
      </w:pPr>
      <w:r w:rsidRPr="0051414C">
        <w:t>25.</w:t>
      </w:r>
      <w:r w:rsidRPr="0051414C">
        <w:tab/>
        <w:t>Dipesh, K. C.</w:t>
      </w:r>
      <w:r w:rsidRPr="0051414C">
        <w:rPr>
          <w:i/>
        </w:rPr>
        <w:t xml:space="preserve"> </w:t>
      </w:r>
      <w:r w:rsidR="00EF3B23" w:rsidRPr="00EF3B23">
        <w:t>et al</w:t>
      </w:r>
      <w:r w:rsidRPr="0051414C">
        <w:rPr>
          <w:i/>
        </w:rPr>
        <w:t>.</w:t>
      </w:r>
      <w:r w:rsidRPr="0051414C">
        <w:t xml:space="preserve"> Effects of simulated ice storm damage on midrotation loblolly pine stands. </w:t>
      </w:r>
      <w:r w:rsidRPr="0051414C">
        <w:rPr>
          <w:i/>
        </w:rPr>
        <w:t>Forest Science.</w:t>
      </w:r>
      <w:r w:rsidRPr="0051414C">
        <w:t xml:space="preserve"> </w:t>
      </w:r>
      <w:r w:rsidRPr="0051414C">
        <w:rPr>
          <w:b/>
        </w:rPr>
        <w:t>61</w:t>
      </w:r>
      <w:r w:rsidRPr="0051414C">
        <w:t xml:space="preserve"> (4), 774-779 (2015).</w:t>
      </w:r>
    </w:p>
    <w:p w14:paraId="1C43B46F" w14:textId="50E2A0B1" w:rsidR="009845EC" w:rsidRPr="0051414C" w:rsidRDefault="009845EC" w:rsidP="0051414C">
      <w:pPr>
        <w:pStyle w:val="EndNoteBibliography"/>
        <w:widowControl/>
      </w:pPr>
      <w:r w:rsidRPr="0051414C">
        <w:t>26.</w:t>
      </w:r>
      <w:r w:rsidRPr="0051414C">
        <w:tab/>
        <w:t>Collins, B. S.</w:t>
      </w:r>
      <w:r w:rsidR="00EF3B23">
        <w:t>,</w:t>
      </w:r>
      <w:r w:rsidRPr="0051414C">
        <w:t xml:space="preserve"> Pickett, S. T. A. Demographic responses of herb layer species to experimental canopy gaps in a northern hardwoods forest. </w:t>
      </w:r>
      <w:r w:rsidRPr="0051414C">
        <w:rPr>
          <w:i/>
        </w:rPr>
        <w:t>Journal of Ecology.</w:t>
      </w:r>
      <w:r w:rsidRPr="0051414C">
        <w:t xml:space="preserve"> </w:t>
      </w:r>
      <w:r w:rsidRPr="0051414C">
        <w:rPr>
          <w:b/>
        </w:rPr>
        <w:t>76</w:t>
      </w:r>
      <w:r w:rsidRPr="0051414C">
        <w:t xml:space="preserve"> (2), 437-450 (1988).</w:t>
      </w:r>
    </w:p>
    <w:p w14:paraId="59C9FE8D" w14:textId="311D3B4A" w:rsidR="009845EC" w:rsidRPr="0051414C" w:rsidRDefault="009845EC" w:rsidP="0051414C">
      <w:pPr>
        <w:pStyle w:val="EndNoteBibliography"/>
        <w:widowControl/>
      </w:pPr>
      <w:r w:rsidRPr="0051414C">
        <w:t>27.</w:t>
      </w:r>
      <w:r w:rsidRPr="0051414C">
        <w:tab/>
        <w:t>Yorks, T. E., Leopold, D. J.</w:t>
      </w:r>
      <w:r w:rsidR="00EF3B23">
        <w:t>,</w:t>
      </w:r>
      <w:r w:rsidRPr="0051414C">
        <w:t xml:space="preserve"> Raynal, D. J. Effects of Tsuga canadensis mortality on soil water chemistry and understory vegetation:</w:t>
      </w:r>
      <w:r w:rsidR="00EF3B23">
        <w:t xml:space="preserve"> </w:t>
      </w:r>
      <w:r w:rsidRPr="0051414C">
        <w:t xml:space="preserve">possible consequences of an invasive insect herbivore. </w:t>
      </w:r>
      <w:r w:rsidRPr="0051414C">
        <w:rPr>
          <w:i/>
        </w:rPr>
        <w:t>Canadian Journal of Forest Research.</w:t>
      </w:r>
      <w:r w:rsidRPr="0051414C">
        <w:t xml:space="preserve"> </w:t>
      </w:r>
      <w:r w:rsidRPr="0051414C">
        <w:rPr>
          <w:b/>
        </w:rPr>
        <w:t>33</w:t>
      </w:r>
      <w:r w:rsidRPr="0051414C">
        <w:t xml:space="preserve"> (8), 1525-1537 (2003).</w:t>
      </w:r>
    </w:p>
    <w:p w14:paraId="3BBA166F" w14:textId="2BD58DE6" w:rsidR="009845EC" w:rsidRPr="0051414C" w:rsidRDefault="009845EC" w:rsidP="0051414C">
      <w:pPr>
        <w:pStyle w:val="EndNoteBibliography"/>
        <w:widowControl/>
      </w:pPr>
      <w:r w:rsidRPr="0051414C">
        <w:t>28.</w:t>
      </w:r>
      <w:r w:rsidRPr="0051414C">
        <w:tab/>
        <w:t>Zimmerman, J. K.</w:t>
      </w:r>
      <w:r w:rsidRPr="0051414C">
        <w:rPr>
          <w:i/>
        </w:rPr>
        <w:t xml:space="preserve"> </w:t>
      </w:r>
      <w:r w:rsidR="00EF3B23" w:rsidRPr="00EF3B23">
        <w:t>et al</w:t>
      </w:r>
      <w:r w:rsidRPr="0051414C">
        <w:rPr>
          <w:i/>
        </w:rPr>
        <w:t>.</w:t>
      </w:r>
      <w:r w:rsidRPr="0051414C">
        <w:t xml:space="preserve"> Seven-year responses of trees to experimental hurricane effects in a tropical rainforest, Puerto Rico. </w:t>
      </w:r>
      <w:r w:rsidRPr="0051414C">
        <w:rPr>
          <w:i/>
        </w:rPr>
        <w:t>Forest Ecology and Management.</w:t>
      </w:r>
      <w:r w:rsidRPr="0051414C">
        <w:t xml:space="preserve"> </w:t>
      </w:r>
      <w:r w:rsidRPr="0051414C">
        <w:rPr>
          <w:b/>
        </w:rPr>
        <w:t>332</w:t>
      </w:r>
      <w:r w:rsidRPr="0051414C">
        <w:t>, 64-74 (2014).</w:t>
      </w:r>
    </w:p>
    <w:p w14:paraId="05038086" w14:textId="257F419C" w:rsidR="009845EC" w:rsidRPr="0051414C" w:rsidRDefault="009845EC" w:rsidP="0051414C">
      <w:pPr>
        <w:pStyle w:val="EndNoteBibliography"/>
        <w:widowControl/>
      </w:pPr>
      <w:r w:rsidRPr="0051414C">
        <w:t>29.</w:t>
      </w:r>
      <w:r w:rsidRPr="0051414C">
        <w:tab/>
        <w:t>Cooper-Ellis, S., Foster, D. R., Carlton, G.</w:t>
      </w:r>
      <w:r w:rsidR="00EF3B23">
        <w:t>,</w:t>
      </w:r>
      <w:r w:rsidRPr="0051414C">
        <w:t xml:space="preserve"> Lezberg, A. Forest response to catastrophic wind:</w:t>
      </w:r>
      <w:r w:rsidR="00EF3B23">
        <w:t xml:space="preserve"> </w:t>
      </w:r>
      <w:r w:rsidRPr="0051414C">
        <w:t xml:space="preserve">Rusults from an experimental hurricane. </w:t>
      </w:r>
      <w:r w:rsidRPr="0051414C">
        <w:rPr>
          <w:i/>
        </w:rPr>
        <w:t>Ecology.</w:t>
      </w:r>
      <w:r w:rsidRPr="0051414C">
        <w:t xml:space="preserve"> </w:t>
      </w:r>
      <w:r w:rsidRPr="0051414C">
        <w:rPr>
          <w:b/>
        </w:rPr>
        <w:t>80</w:t>
      </w:r>
      <w:r w:rsidRPr="0051414C">
        <w:t xml:space="preserve"> (8), 2683-2696 (1999).</w:t>
      </w:r>
    </w:p>
    <w:p w14:paraId="69245ABC" w14:textId="03F9B07A" w:rsidR="009845EC" w:rsidRPr="0051414C" w:rsidRDefault="009845EC" w:rsidP="0051414C">
      <w:pPr>
        <w:pStyle w:val="EndNoteBibliography"/>
        <w:widowControl/>
      </w:pPr>
      <w:r w:rsidRPr="0051414C">
        <w:t>30.</w:t>
      </w:r>
      <w:r w:rsidRPr="0051414C">
        <w:tab/>
        <w:t>Rustad, L. E.</w:t>
      </w:r>
      <w:r w:rsidR="00EF3B23">
        <w:t>,</w:t>
      </w:r>
      <w:r w:rsidRPr="0051414C">
        <w:t xml:space="preserve"> Campbell, J. L. A novel ice storm manipulation experiment in a northern hardwood forest. </w:t>
      </w:r>
      <w:r w:rsidRPr="0051414C">
        <w:rPr>
          <w:i/>
        </w:rPr>
        <w:t>Canadian Journal of Forest Research.</w:t>
      </w:r>
      <w:r w:rsidRPr="0051414C">
        <w:t xml:space="preserve"> </w:t>
      </w:r>
      <w:r w:rsidRPr="0051414C">
        <w:rPr>
          <w:b/>
        </w:rPr>
        <w:t>42</w:t>
      </w:r>
      <w:r w:rsidRPr="0051414C">
        <w:t xml:space="preserve"> (10), 1810-1818 (2012).</w:t>
      </w:r>
    </w:p>
    <w:p w14:paraId="6B557186" w14:textId="69C76DDE" w:rsidR="009845EC" w:rsidRPr="0051414C" w:rsidRDefault="009845EC" w:rsidP="0051414C">
      <w:pPr>
        <w:pStyle w:val="EndNoteBibliography"/>
        <w:widowControl/>
      </w:pPr>
      <w:r w:rsidRPr="0051414C">
        <w:lastRenderedPageBreak/>
        <w:t>31.</w:t>
      </w:r>
      <w:r w:rsidRPr="0051414C">
        <w:tab/>
        <w:t>Jones, K. F.</w:t>
      </w:r>
      <w:r w:rsidR="00EF3B23">
        <w:t>,</w:t>
      </w:r>
      <w:r w:rsidRPr="0051414C">
        <w:t xml:space="preserve"> Mulherin, N. D. An evaluation of the severity of the January 1998 ice storm in northern New England. 66 (U.S. Army Cold Regions Research and Engineering Laboratory, Snow and Ice Division, Hanover, NH, 1998).</w:t>
      </w:r>
    </w:p>
    <w:p w14:paraId="08E72A44" w14:textId="450C1969" w:rsidR="009845EC" w:rsidRPr="0051414C" w:rsidRDefault="009845EC" w:rsidP="0051414C">
      <w:pPr>
        <w:pStyle w:val="EndNoteBibliography"/>
        <w:widowControl/>
      </w:pPr>
      <w:r w:rsidRPr="0051414C">
        <w:t>32.</w:t>
      </w:r>
      <w:r w:rsidRPr="0051414C">
        <w:tab/>
        <w:t>Rhoads, A. G.</w:t>
      </w:r>
      <w:r w:rsidRPr="0051414C">
        <w:rPr>
          <w:i/>
        </w:rPr>
        <w:t xml:space="preserve"> </w:t>
      </w:r>
      <w:r w:rsidR="00EF3B23" w:rsidRPr="00EF3B23">
        <w:t>et al</w:t>
      </w:r>
      <w:r w:rsidRPr="0051414C">
        <w:rPr>
          <w:i/>
        </w:rPr>
        <w:t>.</w:t>
      </w:r>
      <w:r w:rsidRPr="0051414C">
        <w:t xml:space="preserve"> Effects of an intense ice storm on the structure of a northern hardwood forest. </w:t>
      </w:r>
      <w:r w:rsidRPr="0051414C">
        <w:rPr>
          <w:i/>
        </w:rPr>
        <w:t>Canadian Journal of Forest Research.</w:t>
      </w:r>
      <w:r w:rsidRPr="0051414C">
        <w:t xml:space="preserve"> </w:t>
      </w:r>
      <w:r w:rsidRPr="0051414C">
        <w:rPr>
          <w:b/>
        </w:rPr>
        <w:t>32</w:t>
      </w:r>
      <w:r w:rsidRPr="0051414C">
        <w:t xml:space="preserve"> (10), 1763-1775 (2002).</w:t>
      </w:r>
    </w:p>
    <w:p w14:paraId="45F009CA" w14:textId="778843DD" w:rsidR="009845EC" w:rsidRPr="0051414C" w:rsidRDefault="009845EC" w:rsidP="0051414C">
      <w:pPr>
        <w:pStyle w:val="EndNoteBibliography"/>
        <w:widowControl/>
      </w:pPr>
      <w:r w:rsidRPr="0051414C">
        <w:t>33.</w:t>
      </w:r>
      <w:r w:rsidRPr="0051414C">
        <w:tab/>
        <w:t>James, F. C.</w:t>
      </w:r>
      <w:r w:rsidR="00EF3B23">
        <w:t>,</w:t>
      </w:r>
      <w:r w:rsidRPr="0051414C">
        <w:t xml:space="preserve"> Shugart, H. H. A quantitative method of habitat description. </w:t>
      </w:r>
      <w:r w:rsidRPr="0051414C">
        <w:rPr>
          <w:i/>
        </w:rPr>
        <w:t>Audubon Field Notes.</w:t>
      </w:r>
      <w:r w:rsidRPr="0051414C">
        <w:t xml:space="preserve"> </w:t>
      </w:r>
      <w:r w:rsidRPr="0051414C">
        <w:rPr>
          <w:b/>
        </w:rPr>
        <w:t>24</w:t>
      </w:r>
      <w:r w:rsidRPr="0051414C">
        <w:t xml:space="preserve"> (6), 727-736 (1970).</w:t>
      </w:r>
    </w:p>
    <w:p w14:paraId="36563D50" w14:textId="77777777" w:rsidR="009845EC" w:rsidRPr="0051414C" w:rsidRDefault="009845EC" w:rsidP="0051414C">
      <w:pPr>
        <w:pStyle w:val="EndNoteBibliography"/>
        <w:widowControl/>
      </w:pPr>
      <w:r w:rsidRPr="0051414C">
        <w:t>34.</w:t>
      </w:r>
      <w:r w:rsidRPr="0051414C">
        <w:tab/>
        <w:t xml:space="preserve">Lemmon, P. E. A spherical densiometer for estimating forest overstory density. </w:t>
      </w:r>
      <w:r w:rsidRPr="0051414C">
        <w:rPr>
          <w:i/>
        </w:rPr>
        <w:t>Forest Science.</w:t>
      </w:r>
      <w:r w:rsidRPr="0051414C">
        <w:t xml:space="preserve"> </w:t>
      </w:r>
      <w:r w:rsidRPr="0051414C">
        <w:rPr>
          <w:b/>
        </w:rPr>
        <w:t>2</w:t>
      </w:r>
      <w:r w:rsidRPr="0051414C">
        <w:t xml:space="preserve"> (4), 314-320 (1956).</w:t>
      </w:r>
    </w:p>
    <w:p w14:paraId="10B8EF56" w14:textId="479779F8" w:rsidR="009845EC" w:rsidRPr="0051414C" w:rsidRDefault="009845EC" w:rsidP="0051414C">
      <w:pPr>
        <w:pStyle w:val="EndNoteBibliography"/>
        <w:widowControl/>
      </w:pPr>
      <w:r w:rsidRPr="0051414C">
        <w:t>35.</w:t>
      </w:r>
      <w:r w:rsidRPr="0051414C">
        <w:tab/>
        <w:t>Korhonen, L., Korhonen, K., Rautiainen, M.</w:t>
      </w:r>
      <w:r w:rsidR="00EF3B23">
        <w:t>,</w:t>
      </w:r>
      <w:r w:rsidRPr="0051414C">
        <w:t xml:space="preserve"> Stenberg, P. Estimation of forest canopy cover: a comparison of field measurement techniques. </w:t>
      </w:r>
      <w:r w:rsidRPr="0051414C">
        <w:rPr>
          <w:i/>
        </w:rPr>
        <w:t>Silva Fennica.</w:t>
      </w:r>
      <w:r w:rsidRPr="0051414C">
        <w:t xml:space="preserve"> </w:t>
      </w:r>
      <w:r w:rsidRPr="0051414C">
        <w:rPr>
          <w:b/>
        </w:rPr>
        <w:t>40</w:t>
      </w:r>
      <w:r w:rsidRPr="0051414C">
        <w:t xml:space="preserve"> (4), 577-588 (2006).</w:t>
      </w:r>
    </w:p>
    <w:p w14:paraId="6150DAA9" w14:textId="00852EF1" w:rsidR="009845EC" w:rsidRPr="0051414C" w:rsidRDefault="009845EC" w:rsidP="0051414C">
      <w:pPr>
        <w:pStyle w:val="EndNoteBibliography"/>
        <w:widowControl/>
      </w:pPr>
      <w:r w:rsidRPr="0051414C">
        <w:t>36.</w:t>
      </w:r>
      <w:r w:rsidRPr="0051414C">
        <w:tab/>
        <w:t>Fiala, A. C. S., Garman, S. L.</w:t>
      </w:r>
      <w:r w:rsidR="00EF3B23">
        <w:t>,</w:t>
      </w:r>
      <w:r w:rsidRPr="0051414C">
        <w:t xml:space="preserve"> Gray, A. N. Comparison of five canopy cover estimation techniques in the western Oregon Cascades. </w:t>
      </w:r>
      <w:r w:rsidRPr="0051414C">
        <w:rPr>
          <w:i/>
        </w:rPr>
        <w:t>Forest Ecology and Management.</w:t>
      </w:r>
      <w:r w:rsidRPr="0051414C">
        <w:t xml:space="preserve"> </w:t>
      </w:r>
      <w:r w:rsidRPr="0051414C">
        <w:rPr>
          <w:b/>
        </w:rPr>
        <w:t>232</w:t>
      </w:r>
      <w:r w:rsidRPr="0051414C">
        <w:t xml:space="preserve"> (1), 188-197 (2006).</w:t>
      </w:r>
    </w:p>
    <w:p w14:paraId="5EF1FF95" w14:textId="7F39F09F" w:rsidR="009845EC" w:rsidRPr="0051414C" w:rsidRDefault="009845EC" w:rsidP="0051414C">
      <w:pPr>
        <w:pStyle w:val="EndNoteBibliography"/>
        <w:widowControl/>
      </w:pPr>
      <w:r w:rsidRPr="0051414C">
        <w:t>37.</w:t>
      </w:r>
      <w:r w:rsidRPr="0051414C">
        <w:tab/>
        <w:t>Fahey, R. T.</w:t>
      </w:r>
      <w:r w:rsidRPr="0051414C">
        <w:rPr>
          <w:i/>
        </w:rPr>
        <w:t xml:space="preserve"> </w:t>
      </w:r>
      <w:r w:rsidR="00EF3B23" w:rsidRPr="00EF3B23">
        <w:t>et al</w:t>
      </w:r>
      <w:r w:rsidRPr="0051414C">
        <w:rPr>
          <w:i/>
        </w:rPr>
        <w:t>.</w:t>
      </w:r>
      <w:r w:rsidRPr="0051414C">
        <w:t xml:space="preserve"> Effects of an experimental ice storm on forest canopy structure. </w:t>
      </w:r>
      <w:r w:rsidRPr="0051414C">
        <w:rPr>
          <w:i/>
        </w:rPr>
        <w:t>Canadian Journal of Forest Research.</w:t>
      </w:r>
      <w:r w:rsidRPr="0051414C">
        <w:t xml:space="preserve"> </w:t>
      </w:r>
      <w:r w:rsidRPr="0051414C">
        <w:rPr>
          <w:b/>
        </w:rPr>
        <w:t>50</w:t>
      </w:r>
      <w:r w:rsidRPr="0051414C">
        <w:t xml:space="preserve"> (2), 136-145 (2020).</w:t>
      </w:r>
    </w:p>
    <w:p w14:paraId="26CEA18D" w14:textId="26C34CD0" w:rsidR="009845EC" w:rsidRPr="0051414C" w:rsidRDefault="009845EC" w:rsidP="0051414C">
      <w:pPr>
        <w:pStyle w:val="EndNoteBibliography"/>
        <w:widowControl/>
      </w:pPr>
      <w:r w:rsidRPr="0051414C">
        <w:t>38.</w:t>
      </w:r>
      <w:r w:rsidRPr="0051414C">
        <w:tab/>
        <w:t>Weitzman, J. N.</w:t>
      </w:r>
      <w:r w:rsidRPr="0051414C">
        <w:rPr>
          <w:i/>
        </w:rPr>
        <w:t xml:space="preserve"> </w:t>
      </w:r>
      <w:r w:rsidR="00EF3B23" w:rsidRPr="00EF3B23">
        <w:t>et al</w:t>
      </w:r>
      <w:r w:rsidRPr="0051414C">
        <w:rPr>
          <w:i/>
        </w:rPr>
        <w:t>.</w:t>
      </w:r>
      <w:r w:rsidRPr="0051414C">
        <w:t xml:space="preserve"> Ecosystem nitrogen response to a simulated ice storm in a northern hardwood forest. </w:t>
      </w:r>
      <w:r w:rsidRPr="0051414C">
        <w:rPr>
          <w:i/>
        </w:rPr>
        <w:t>Ecosystems.</w:t>
      </w:r>
      <w:r w:rsidRPr="0051414C">
        <w:t xml:space="preserve"> In Press (2020).</w:t>
      </w:r>
    </w:p>
    <w:p w14:paraId="657B2751" w14:textId="4FB33E7E" w:rsidR="009845EC" w:rsidRPr="0051414C" w:rsidRDefault="009845EC" w:rsidP="0051414C">
      <w:pPr>
        <w:pStyle w:val="EndNoteBibliography"/>
        <w:widowControl/>
      </w:pPr>
      <w:r w:rsidRPr="0051414C">
        <w:t>39.</w:t>
      </w:r>
      <w:r w:rsidRPr="0051414C">
        <w:tab/>
        <w:t>Houlton, B. Z.</w:t>
      </w:r>
      <w:r w:rsidRPr="0051414C">
        <w:rPr>
          <w:i/>
        </w:rPr>
        <w:t xml:space="preserve"> </w:t>
      </w:r>
      <w:r w:rsidR="00EF3B23" w:rsidRPr="00EF3B23">
        <w:t>et al</w:t>
      </w:r>
      <w:r w:rsidRPr="0051414C">
        <w:rPr>
          <w:i/>
        </w:rPr>
        <w:t>.</w:t>
      </w:r>
      <w:r w:rsidRPr="0051414C">
        <w:t xml:space="preserve"> Nitrogen dynamics in ice storm-damaged forest ecosystems: implications for nitrogen limitation theory. </w:t>
      </w:r>
      <w:r w:rsidRPr="0051414C">
        <w:rPr>
          <w:i/>
        </w:rPr>
        <w:t>Ecosystems.</w:t>
      </w:r>
      <w:r w:rsidRPr="0051414C">
        <w:t xml:space="preserve"> </w:t>
      </w:r>
      <w:r w:rsidRPr="0051414C">
        <w:rPr>
          <w:b/>
        </w:rPr>
        <w:t>6</w:t>
      </w:r>
      <w:r w:rsidRPr="0051414C">
        <w:t xml:space="preserve"> (5), 431-443 (2003).</w:t>
      </w:r>
    </w:p>
    <w:p w14:paraId="5C663CAA" w14:textId="58B7D5A2" w:rsidR="009845EC" w:rsidRPr="0051414C" w:rsidRDefault="009845EC" w:rsidP="0051414C">
      <w:pPr>
        <w:pStyle w:val="EndNoteBibliography"/>
        <w:widowControl/>
      </w:pPr>
      <w:r w:rsidRPr="0051414C">
        <w:t>40.</w:t>
      </w:r>
      <w:r w:rsidRPr="0051414C">
        <w:tab/>
        <w:t>Groffman, P. M.</w:t>
      </w:r>
      <w:r w:rsidRPr="0051414C">
        <w:rPr>
          <w:i/>
        </w:rPr>
        <w:t xml:space="preserve"> </w:t>
      </w:r>
      <w:r w:rsidR="00EF3B23" w:rsidRPr="00EF3B23">
        <w:t>et al</w:t>
      </w:r>
      <w:r w:rsidRPr="0051414C">
        <w:rPr>
          <w:i/>
        </w:rPr>
        <w:t>.</w:t>
      </w:r>
      <w:r w:rsidRPr="0051414C">
        <w:t xml:space="preserve"> Nitrogen oligotrophication in northern hardwood forests. </w:t>
      </w:r>
      <w:r w:rsidRPr="0051414C">
        <w:rPr>
          <w:i/>
        </w:rPr>
        <w:t>Biogeochemistry.</w:t>
      </w:r>
      <w:r w:rsidRPr="0051414C">
        <w:t xml:space="preserve"> </w:t>
      </w:r>
      <w:r w:rsidRPr="0051414C">
        <w:rPr>
          <w:b/>
        </w:rPr>
        <w:t>141</w:t>
      </w:r>
      <w:r w:rsidRPr="0051414C">
        <w:t xml:space="preserve"> (3), 523-539 (2018).</w:t>
      </w:r>
    </w:p>
    <w:p w14:paraId="664BEFE9" w14:textId="410A2E8A" w:rsidR="0007391B" w:rsidRPr="0051414C" w:rsidRDefault="00814DE8" w:rsidP="0051414C">
      <w:pPr>
        <w:widowControl/>
      </w:pPr>
      <w:r w:rsidRPr="0051414C">
        <w:fldChar w:fldCharType="end"/>
      </w:r>
      <w:bookmarkStart w:id="26" w:name="_3shajof4vw5s" w:colFirst="0" w:colLast="0"/>
      <w:bookmarkStart w:id="27" w:name="n2mi9svohcwa" w:colFirst="0" w:colLast="0"/>
      <w:bookmarkStart w:id="28" w:name="30j0zll" w:colFirst="0" w:colLast="0"/>
      <w:bookmarkStart w:id="29" w:name="1fob9te" w:colFirst="0" w:colLast="0"/>
      <w:bookmarkStart w:id="30" w:name="o1w478o8r9my" w:colFirst="0" w:colLast="0"/>
      <w:bookmarkStart w:id="31" w:name="3znysh7" w:colFirst="0" w:colLast="0"/>
      <w:bookmarkStart w:id="32" w:name="2et92p0" w:colFirst="0" w:colLast="0"/>
      <w:bookmarkStart w:id="33" w:name="tyjcwt" w:colFirst="0" w:colLast="0"/>
      <w:bookmarkStart w:id="34" w:name="3dy6vkm" w:colFirst="0" w:colLast="0"/>
      <w:bookmarkStart w:id="35" w:name="8h6aoedmuydr" w:colFirst="0" w:colLast="0"/>
      <w:bookmarkStart w:id="36" w:name="fuzk789r3emc" w:colFirst="0" w:colLast="0"/>
      <w:bookmarkStart w:id="37" w:name="1t3h5sf" w:colFirst="0" w:colLast="0"/>
      <w:bookmarkStart w:id="38" w:name="4d34og8" w:colFirst="0" w:colLast="0"/>
      <w:bookmarkStart w:id="39" w:name="2s8eyo1" w:colFirst="0" w:colLast="0"/>
      <w:bookmarkStart w:id="40" w:name="17dp8vu" w:colFirst="0" w:colLast="0"/>
      <w:bookmarkStart w:id="41" w:name="3rdcrjn" w:colFirst="0" w:colLast="0"/>
      <w:bookmarkStart w:id="42" w:name="_26in1rg" w:colFirst="0" w:colLast="0"/>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sectPr w:rsidR="0007391B" w:rsidRPr="0051414C" w:rsidSect="0051414C">
      <w:headerReference w:type="default" r:id="rId9"/>
      <w:headerReference w:type="first" r:id="rId10"/>
      <w:footerReference w:type="first" r:id="rId11"/>
      <w:pgSz w:w="12240" w:h="15840"/>
      <w:pgMar w:top="1440" w:right="1440" w:bottom="1440" w:left="1440" w:header="720" w:footer="720" w:gutter="0"/>
      <w:lnNumType w:countBy="1" w:restart="continuous"/>
      <w:pgNumType w:start="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4D1620" w14:textId="77777777" w:rsidR="00F8590B" w:rsidRDefault="00F8590B">
      <w:r>
        <w:separator/>
      </w:r>
    </w:p>
  </w:endnote>
  <w:endnote w:type="continuationSeparator" w:id="0">
    <w:p w14:paraId="26E413C3" w14:textId="77777777" w:rsidR="00F8590B" w:rsidRDefault="00F859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32DB9" w14:textId="77777777" w:rsidR="00E15CAD" w:rsidRDefault="00E15CAD">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06C366" w14:textId="77777777" w:rsidR="00F8590B" w:rsidRDefault="00F8590B">
      <w:r>
        <w:separator/>
      </w:r>
    </w:p>
  </w:footnote>
  <w:footnote w:type="continuationSeparator" w:id="0">
    <w:p w14:paraId="768E22C8" w14:textId="77777777" w:rsidR="00F8590B" w:rsidRDefault="00F859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D7AFFD" w14:textId="77777777" w:rsidR="00E15CAD" w:rsidRDefault="00E15CAD">
    <w:pPr>
      <w:pBdr>
        <w:top w:val="nil"/>
        <w:left w:val="nil"/>
        <w:bottom w:val="nil"/>
        <w:right w:val="nil"/>
        <w:between w:val="nil"/>
      </w:pBdr>
      <w:tabs>
        <w:tab w:val="left" w:pos="5724"/>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8D0215" w14:textId="77777777" w:rsidR="00E15CAD" w:rsidRDefault="00E15CAD">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EC4E38"/>
    <w:multiLevelType w:val="multilevel"/>
    <w:tmpl w:val="057CBD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882486F"/>
    <w:multiLevelType w:val="multilevel"/>
    <w:tmpl w:val="1996EDB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15:restartNumberingAfterBreak="0">
    <w:nsid w:val="2A2349E3"/>
    <w:multiLevelType w:val="multilevel"/>
    <w:tmpl w:val="9D007A5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00D0DE4"/>
    <w:multiLevelType w:val="multilevel"/>
    <w:tmpl w:val="18FCE4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3115422"/>
    <w:multiLevelType w:val="multilevel"/>
    <w:tmpl w:val="B11C06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7476F6B"/>
    <w:multiLevelType w:val="multilevel"/>
    <w:tmpl w:val="39BE8A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E9B701B"/>
    <w:multiLevelType w:val="multilevel"/>
    <w:tmpl w:val="F5FA325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E132CE"/>
    <w:multiLevelType w:val="multilevel"/>
    <w:tmpl w:val="66F6838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43096E0F"/>
    <w:multiLevelType w:val="multilevel"/>
    <w:tmpl w:val="F0081094"/>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47C46BE6"/>
    <w:multiLevelType w:val="multilevel"/>
    <w:tmpl w:val="4942E5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B8C5477"/>
    <w:multiLevelType w:val="multilevel"/>
    <w:tmpl w:val="39B8A5D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F8A6B37"/>
    <w:multiLevelType w:val="multilevel"/>
    <w:tmpl w:val="F428356C"/>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626575B9"/>
    <w:multiLevelType w:val="multilevel"/>
    <w:tmpl w:val="10DE91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6DE284F"/>
    <w:multiLevelType w:val="multilevel"/>
    <w:tmpl w:val="1D00D0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C7461C2"/>
    <w:multiLevelType w:val="multilevel"/>
    <w:tmpl w:val="1B1EB0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7F24DF"/>
    <w:multiLevelType w:val="multilevel"/>
    <w:tmpl w:val="81700C1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EEB45AA"/>
    <w:multiLevelType w:val="multilevel"/>
    <w:tmpl w:val="9A16AD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4"/>
  </w:num>
  <w:num w:numId="3">
    <w:abstractNumId w:val="9"/>
  </w:num>
  <w:num w:numId="4">
    <w:abstractNumId w:val="4"/>
  </w:num>
  <w:num w:numId="5">
    <w:abstractNumId w:val="0"/>
  </w:num>
  <w:num w:numId="6">
    <w:abstractNumId w:val="7"/>
  </w:num>
  <w:num w:numId="7">
    <w:abstractNumId w:val="3"/>
  </w:num>
  <w:num w:numId="8">
    <w:abstractNumId w:val="6"/>
  </w:num>
  <w:num w:numId="9">
    <w:abstractNumId w:val="15"/>
  </w:num>
  <w:num w:numId="10">
    <w:abstractNumId w:val="16"/>
  </w:num>
  <w:num w:numId="11">
    <w:abstractNumId w:val="2"/>
  </w:num>
  <w:num w:numId="12">
    <w:abstractNumId w:val="13"/>
  </w:num>
  <w:num w:numId="13">
    <w:abstractNumId w:val="11"/>
  </w:num>
  <w:num w:numId="14">
    <w:abstractNumId w:val="12"/>
  </w:num>
  <w:num w:numId="15">
    <w:abstractNumId w:val="8"/>
  </w:num>
  <w:num w:numId="16">
    <w:abstractNumId w:val="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I0MzM3MjazNDKysDBU0lEKTi0uzszPAykwrAUAwELSMC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4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0wxxd00artv2ev9wpvdztfdxa9e09watfr&quot;&gt;JoVE_ISE&lt;record-ids&gt;&lt;item&gt;1&lt;/item&gt;&lt;item&gt;3&lt;/item&gt;&lt;item&gt;9&lt;/item&gt;&lt;item&gt;11&lt;/item&gt;&lt;item&gt;16&lt;/item&gt;&lt;item&gt;21&lt;/item&gt;&lt;item&gt;26&lt;/item&gt;&lt;item&gt;36&lt;/item&gt;&lt;item&gt;53&lt;/item&gt;&lt;item&gt;54&lt;/item&gt;&lt;item&gt;56&lt;/item&gt;&lt;/record-ids&gt;&lt;/item&gt;&lt;item db-id=&quot;tpa9zadt5saftpef0xk5rsfta92svt50eerr&quot;&gt;campbell&lt;record-ids&gt;&lt;item&gt;1033&lt;/item&gt;&lt;item&gt;1233&lt;/item&gt;&lt;item&gt;1360&lt;/item&gt;&lt;item&gt;1923&lt;/item&gt;&lt;item&gt;2551&lt;/item&gt;&lt;item&gt;2621&lt;/item&gt;&lt;item&gt;3089&lt;/item&gt;&lt;item&gt;3441&lt;/item&gt;&lt;item&gt;3442&lt;/item&gt;&lt;item&gt;3443&lt;/item&gt;&lt;item&gt;3444&lt;/item&gt;&lt;item&gt;3446&lt;/item&gt;&lt;item&gt;3448&lt;/item&gt;&lt;item&gt;3474&lt;/item&gt;&lt;item&gt;3512&lt;/item&gt;&lt;item&gt;3515&lt;/item&gt;&lt;item&gt;3523&lt;/item&gt;&lt;item&gt;3524&lt;/item&gt;&lt;item&gt;3525&lt;/item&gt;&lt;item&gt;3526&lt;/item&gt;&lt;item&gt;3528&lt;/item&gt;&lt;item&gt;3529&lt;/item&gt;&lt;item&gt;3532&lt;/item&gt;&lt;item&gt;3533&lt;/item&gt;&lt;item&gt;3534&lt;/item&gt;&lt;item&gt;3543&lt;/item&gt;&lt;item&gt;3596&lt;/item&gt;&lt;item&gt;3597&lt;/item&gt;&lt;item&gt;3598&lt;/item&gt;&lt;/record-ids&gt;&lt;/item&gt;&lt;/Libraries&gt;"/>
  </w:docVars>
  <w:rsids>
    <w:rsidRoot w:val="0007391B"/>
    <w:rsid w:val="000135A1"/>
    <w:rsid w:val="000146E2"/>
    <w:rsid w:val="00014DBD"/>
    <w:rsid w:val="00017FFD"/>
    <w:rsid w:val="000314BC"/>
    <w:rsid w:val="00031AAE"/>
    <w:rsid w:val="00035809"/>
    <w:rsid w:val="00040355"/>
    <w:rsid w:val="00042FC3"/>
    <w:rsid w:val="00054DDB"/>
    <w:rsid w:val="000626E3"/>
    <w:rsid w:val="00067CF0"/>
    <w:rsid w:val="0007391B"/>
    <w:rsid w:val="00082CEE"/>
    <w:rsid w:val="00084225"/>
    <w:rsid w:val="000854B0"/>
    <w:rsid w:val="0009065F"/>
    <w:rsid w:val="0009166D"/>
    <w:rsid w:val="000A065B"/>
    <w:rsid w:val="000A4103"/>
    <w:rsid w:val="000A4479"/>
    <w:rsid w:val="000B7CF4"/>
    <w:rsid w:val="000D6890"/>
    <w:rsid w:val="00101253"/>
    <w:rsid w:val="001060FD"/>
    <w:rsid w:val="00112548"/>
    <w:rsid w:val="00113CE3"/>
    <w:rsid w:val="00116BDB"/>
    <w:rsid w:val="00145607"/>
    <w:rsid w:val="00163E15"/>
    <w:rsid w:val="00164EBC"/>
    <w:rsid w:val="001655DB"/>
    <w:rsid w:val="00165DD2"/>
    <w:rsid w:val="0017434D"/>
    <w:rsid w:val="001876F3"/>
    <w:rsid w:val="00196E84"/>
    <w:rsid w:val="00197E59"/>
    <w:rsid w:val="001A1F36"/>
    <w:rsid w:val="001A2617"/>
    <w:rsid w:val="001B3651"/>
    <w:rsid w:val="002017AB"/>
    <w:rsid w:val="002130D7"/>
    <w:rsid w:val="00216DA2"/>
    <w:rsid w:val="00224A3E"/>
    <w:rsid w:val="00225EE1"/>
    <w:rsid w:val="002273A4"/>
    <w:rsid w:val="002376A9"/>
    <w:rsid w:val="00240AE0"/>
    <w:rsid w:val="002438C1"/>
    <w:rsid w:val="002447C6"/>
    <w:rsid w:val="00250E2C"/>
    <w:rsid w:val="00252C8A"/>
    <w:rsid w:val="00256C20"/>
    <w:rsid w:val="00257342"/>
    <w:rsid w:val="00264EAA"/>
    <w:rsid w:val="002718B2"/>
    <w:rsid w:val="00271BF0"/>
    <w:rsid w:val="00272C3B"/>
    <w:rsid w:val="0027332B"/>
    <w:rsid w:val="00273DF0"/>
    <w:rsid w:val="002C38BE"/>
    <w:rsid w:val="002C40B5"/>
    <w:rsid w:val="002D05E9"/>
    <w:rsid w:val="002D1003"/>
    <w:rsid w:val="002D36B6"/>
    <w:rsid w:val="002D39A1"/>
    <w:rsid w:val="002F104C"/>
    <w:rsid w:val="002F141D"/>
    <w:rsid w:val="00302CE0"/>
    <w:rsid w:val="00307C27"/>
    <w:rsid w:val="003240E1"/>
    <w:rsid w:val="00331A5F"/>
    <w:rsid w:val="00353028"/>
    <w:rsid w:val="00357B82"/>
    <w:rsid w:val="003600FF"/>
    <w:rsid w:val="003B30DE"/>
    <w:rsid w:val="003C3893"/>
    <w:rsid w:val="003D3F84"/>
    <w:rsid w:val="003E2347"/>
    <w:rsid w:val="003E37FF"/>
    <w:rsid w:val="003E6D3C"/>
    <w:rsid w:val="003F2105"/>
    <w:rsid w:val="003F2AE7"/>
    <w:rsid w:val="003F40D9"/>
    <w:rsid w:val="00407150"/>
    <w:rsid w:val="00427427"/>
    <w:rsid w:val="00433950"/>
    <w:rsid w:val="00434117"/>
    <w:rsid w:val="004622A0"/>
    <w:rsid w:val="00476CCB"/>
    <w:rsid w:val="00484412"/>
    <w:rsid w:val="0048680A"/>
    <w:rsid w:val="00492B56"/>
    <w:rsid w:val="004A0371"/>
    <w:rsid w:val="004A765B"/>
    <w:rsid w:val="004C6A48"/>
    <w:rsid w:val="004D01A6"/>
    <w:rsid w:val="004D455D"/>
    <w:rsid w:val="00513F9A"/>
    <w:rsid w:val="0051414C"/>
    <w:rsid w:val="00522B3E"/>
    <w:rsid w:val="00544E09"/>
    <w:rsid w:val="00552560"/>
    <w:rsid w:val="00557980"/>
    <w:rsid w:val="00591BE2"/>
    <w:rsid w:val="005B546D"/>
    <w:rsid w:val="005C02A1"/>
    <w:rsid w:val="005C327F"/>
    <w:rsid w:val="005C5AB7"/>
    <w:rsid w:val="005D799A"/>
    <w:rsid w:val="005E08B4"/>
    <w:rsid w:val="005F246D"/>
    <w:rsid w:val="00610D41"/>
    <w:rsid w:val="00616CA2"/>
    <w:rsid w:val="0065682A"/>
    <w:rsid w:val="00656972"/>
    <w:rsid w:val="006647EC"/>
    <w:rsid w:val="006919A4"/>
    <w:rsid w:val="006979E4"/>
    <w:rsid w:val="006A48EC"/>
    <w:rsid w:val="006B1CE5"/>
    <w:rsid w:val="006C35C9"/>
    <w:rsid w:val="006E034D"/>
    <w:rsid w:val="006E1B97"/>
    <w:rsid w:val="006F0CCC"/>
    <w:rsid w:val="006F651B"/>
    <w:rsid w:val="00717FC9"/>
    <w:rsid w:val="00723622"/>
    <w:rsid w:val="00725F90"/>
    <w:rsid w:val="007302F8"/>
    <w:rsid w:val="00731F26"/>
    <w:rsid w:val="00746801"/>
    <w:rsid w:val="007542E0"/>
    <w:rsid w:val="0076361D"/>
    <w:rsid w:val="00766467"/>
    <w:rsid w:val="00773A2B"/>
    <w:rsid w:val="0078456F"/>
    <w:rsid w:val="00784597"/>
    <w:rsid w:val="00792229"/>
    <w:rsid w:val="007A6ADC"/>
    <w:rsid w:val="007B2040"/>
    <w:rsid w:val="007C31EE"/>
    <w:rsid w:val="007D1118"/>
    <w:rsid w:val="007E6CE5"/>
    <w:rsid w:val="007F32FF"/>
    <w:rsid w:val="00814DE8"/>
    <w:rsid w:val="0085203E"/>
    <w:rsid w:val="00853A56"/>
    <w:rsid w:val="00853DD7"/>
    <w:rsid w:val="008548EA"/>
    <w:rsid w:val="0085599D"/>
    <w:rsid w:val="00867420"/>
    <w:rsid w:val="0088331F"/>
    <w:rsid w:val="0089474B"/>
    <w:rsid w:val="008B230A"/>
    <w:rsid w:val="008B23AF"/>
    <w:rsid w:val="008C0D2F"/>
    <w:rsid w:val="008E3E75"/>
    <w:rsid w:val="00904EFB"/>
    <w:rsid w:val="00920F4C"/>
    <w:rsid w:val="009216A8"/>
    <w:rsid w:val="0092561A"/>
    <w:rsid w:val="00932224"/>
    <w:rsid w:val="0093450A"/>
    <w:rsid w:val="00935D2A"/>
    <w:rsid w:val="0095521F"/>
    <w:rsid w:val="009711FA"/>
    <w:rsid w:val="009845EC"/>
    <w:rsid w:val="00987996"/>
    <w:rsid w:val="009A2417"/>
    <w:rsid w:val="009A4F1B"/>
    <w:rsid w:val="009A69B7"/>
    <w:rsid w:val="009A6C3A"/>
    <w:rsid w:val="009B6D81"/>
    <w:rsid w:val="00A06779"/>
    <w:rsid w:val="00A0792D"/>
    <w:rsid w:val="00A1080A"/>
    <w:rsid w:val="00A22D7D"/>
    <w:rsid w:val="00A25477"/>
    <w:rsid w:val="00A26BB2"/>
    <w:rsid w:val="00A276A1"/>
    <w:rsid w:val="00A27CF4"/>
    <w:rsid w:val="00A30F06"/>
    <w:rsid w:val="00A41BBE"/>
    <w:rsid w:val="00A44A3B"/>
    <w:rsid w:val="00A72E69"/>
    <w:rsid w:val="00A74392"/>
    <w:rsid w:val="00A7766B"/>
    <w:rsid w:val="00A955C9"/>
    <w:rsid w:val="00AB4966"/>
    <w:rsid w:val="00AC3D8E"/>
    <w:rsid w:val="00AE096E"/>
    <w:rsid w:val="00AE75AB"/>
    <w:rsid w:val="00AF6BCC"/>
    <w:rsid w:val="00B148B2"/>
    <w:rsid w:val="00B310BC"/>
    <w:rsid w:val="00B40FD2"/>
    <w:rsid w:val="00B46096"/>
    <w:rsid w:val="00B51FB5"/>
    <w:rsid w:val="00B55D1E"/>
    <w:rsid w:val="00B612C0"/>
    <w:rsid w:val="00BC077B"/>
    <w:rsid w:val="00BC3E59"/>
    <w:rsid w:val="00BF31A3"/>
    <w:rsid w:val="00BF5D71"/>
    <w:rsid w:val="00C0738A"/>
    <w:rsid w:val="00C2486D"/>
    <w:rsid w:val="00C307E7"/>
    <w:rsid w:val="00C337E3"/>
    <w:rsid w:val="00C33E54"/>
    <w:rsid w:val="00C56B4A"/>
    <w:rsid w:val="00C62498"/>
    <w:rsid w:val="00C954CD"/>
    <w:rsid w:val="00CA1D72"/>
    <w:rsid w:val="00CD2712"/>
    <w:rsid w:val="00CD485C"/>
    <w:rsid w:val="00CF46BA"/>
    <w:rsid w:val="00CF5F6C"/>
    <w:rsid w:val="00D0153C"/>
    <w:rsid w:val="00D033C1"/>
    <w:rsid w:val="00D15DEF"/>
    <w:rsid w:val="00D20C3C"/>
    <w:rsid w:val="00D2472A"/>
    <w:rsid w:val="00D32683"/>
    <w:rsid w:val="00D37A2B"/>
    <w:rsid w:val="00D8059F"/>
    <w:rsid w:val="00D85495"/>
    <w:rsid w:val="00D86772"/>
    <w:rsid w:val="00D95FA8"/>
    <w:rsid w:val="00DA19B8"/>
    <w:rsid w:val="00DA443F"/>
    <w:rsid w:val="00DB0B80"/>
    <w:rsid w:val="00DC3A92"/>
    <w:rsid w:val="00DC46CC"/>
    <w:rsid w:val="00DE1747"/>
    <w:rsid w:val="00DE3A10"/>
    <w:rsid w:val="00DE622D"/>
    <w:rsid w:val="00DF36C1"/>
    <w:rsid w:val="00DF5EAC"/>
    <w:rsid w:val="00DF6934"/>
    <w:rsid w:val="00E013F7"/>
    <w:rsid w:val="00E07FA9"/>
    <w:rsid w:val="00E13F36"/>
    <w:rsid w:val="00E15CAD"/>
    <w:rsid w:val="00E20B7D"/>
    <w:rsid w:val="00E24CD0"/>
    <w:rsid w:val="00E47C13"/>
    <w:rsid w:val="00E712EA"/>
    <w:rsid w:val="00E76A8E"/>
    <w:rsid w:val="00E821FF"/>
    <w:rsid w:val="00E9045E"/>
    <w:rsid w:val="00E90AEF"/>
    <w:rsid w:val="00E94F4E"/>
    <w:rsid w:val="00EA054B"/>
    <w:rsid w:val="00EB0797"/>
    <w:rsid w:val="00EC1CA3"/>
    <w:rsid w:val="00ED0581"/>
    <w:rsid w:val="00ED6524"/>
    <w:rsid w:val="00EF3B23"/>
    <w:rsid w:val="00EF75BA"/>
    <w:rsid w:val="00F00CC3"/>
    <w:rsid w:val="00F02E76"/>
    <w:rsid w:val="00F071AC"/>
    <w:rsid w:val="00F16C4E"/>
    <w:rsid w:val="00F20767"/>
    <w:rsid w:val="00F22550"/>
    <w:rsid w:val="00F30E44"/>
    <w:rsid w:val="00F45BC3"/>
    <w:rsid w:val="00F71ADB"/>
    <w:rsid w:val="00F7264F"/>
    <w:rsid w:val="00F7393F"/>
    <w:rsid w:val="00F8590B"/>
    <w:rsid w:val="00F95311"/>
    <w:rsid w:val="00FD20A7"/>
    <w:rsid w:val="00FD34CC"/>
    <w:rsid w:val="00FD49BF"/>
    <w:rsid w:val="00FE08DA"/>
    <w:rsid w:val="00FE21B5"/>
    <w:rsid w:val="00FF072B"/>
    <w:rsid w:val="00FF5F5A"/>
    <w:rsid w:val="00FF6B2D"/>
    <w:rsid w:val="00FF70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D98F2"/>
  <w15:docId w15:val="{7310CF00-24A3-44BA-B682-0809D53AA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outlineLvl w:val="0"/>
    </w:pPr>
    <w:rPr>
      <w:b/>
    </w:rPr>
  </w:style>
  <w:style w:type="paragraph" w:styleId="Heading2">
    <w:name w:val="heading 2"/>
    <w:basedOn w:val="Normal"/>
    <w:next w:val="Normal"/>
    <w:uiPriority w:val="9"/>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272C3B"/>
    <w:pPr>
      <w:jc w:val="center"/>
    </w:pPr>
    <w:rPr>
      <w:noProof/>
    </w:rPr>
  </w:style>
  <w:style w:type="character" w:customStyle="1" w:styleId="EndNoteBibliographyTitleChar">
    <w:name w:val="EndNote Bibliography Title Char"/>
    <w:basedOn w:val="DefaultParagraphFont"/>
    <w:link w:val="EndNoteBibliographyTitle"/>
    <w:rsid w:val="00272C3B"/>
    <w:rPr>
      <w:noProof/>
    </w:rPr>
  </w:style>
  <w:style w:type="paragraph" w:customStyle="1" w:styleId="EndNoteBibliography">
    <w:name w:val="EndNote Bibliography"/>
    <w:basedOn w:val="Normal"/>
    <w:link w:val="EndNoteBibliographyChar"/>
    <w:rsid w:val="00272C3B"/>
    <w:rPr>
      <w:noProof/>
    </w:rPr>
  </w:style>
  <w:style w:type="character" w:customStyle="1" w:styleId="EndNoteBibliographyChar">
    <w:name w:val="EndNote Bibliography Char"/>
    <w:basedOn w:val="DefaultParagraphFont"/>
    <w:link w:val="EndNoteBibliography"/>
    <w:rsid w:val="00272C3B"/>
    <w:rPr>
      <w:noProof/>
    </w:rPr>
  </w:style>
  <w:style w:type="character" w:styleId="Hyperlink">
    <w:name w:val="Hyperlink"/>
    <w:basedOn w:val="DefaultParagraphFont"/>
    <w:uiPriority w:val="99"/>
    <w:unhideWhenUsed/>
    <w:rsid w:val="00C307E7"/>
    <w:rPr>
      <w:color w:val="0000FF" w:themeColor="hyperlink"/>
      <w:u w:val="single"/>
    </w:rPr>
  </w:style>
  <w:style w:type="character" w:customStyle="1" w:styleId="UnresolvedMention1">
    <w:name w:val="Unresolved Mention1"/>
    <w:basedOn w:val="DefaultParagraphFont"/>
    <w:uiPriority w:val="99"/>
    <w:semiHidden/>
    <w:unhideWhenUsed/>
    <w:rsid w:val="00C307E7"/>
    <w:rPr>
      <w:color w:val="605E5C"/>
      <w:shd w:val="clear" w:color="auto" w:fill="E1DFDD"/>
    </w:rPr>
  </w:style>
  <w:style w:type="paragraph" w:styleId="BalloonText">
    <w:name w:val="Balloon Text"/>
    <w:basedOn w:val="Normal"/>
    <w:link w:val="BalloonTextChar"/>
    <w:uiPriority w:val="99"/>
    <w:semiHidden/>
    <w:unhideWhenUsed/>
    <w:rsid w:val="00731F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F26"/>
    <w:rPr>
      <w:rFonts w:ascii="Segoe UI" w:hAnsi="Segoe UI" w:cs="Segoe UI"/>
      <w:sz w:val="18"/>
      <w:szCs w:val="18"/>
    </w:rPr>
  </w:style>
  <w:style w:type="character" w:styleId="CommentReference">
    <w:name w:val="annotation reference"/>
    <w:basedOn w:val="DefaultParagraphFont"/>
    <w:uiPriority w:val="99"/>
    <w:semiHidden/>
    <w:unhideWhenUsed/>
    <w:rsid w:val="00EA054B"/>
    <w:rPr>
      <w:sz w:val="16"/>
      <w:szCs w:val="16"/>
    </w:rPr>
  </w:style>
  <w:style w:type="paragraph" w:styleId="CommentText">
    <w:name w:val="annotation text"/>
    <w:basedOn w:val="Normal"/>
    <w:link w:val="CommentTextChar"/>
    <w:uiPriority w:val="99"/>
    <w:semiHidden/>
    <w:unhideWhenUsed/>
    <w:rsid w:val="00EA054B"/>
    <w:rPr>
      <w:sz w:val="20"/>
      <w:szCs w:val="20"/>
    </w:rPr>
  </w:style>
  <w:style w:type="character" w:customStyle="1" w:styleId="CommentTextChar">
    <w:name w:val="Comment Text Char"/>
    <w:basedOn w:val="DefaultParagraphFont"/>
    <w:link w:val="CommentText"/>
    <w:uiPriority w:val="99"/>
    <w:semiHidden/>
    <w:rsid w:val="00EA054B"/>
    <w:rPr>
      <w:sz w:val="20"/>
      <w:szCs w:val="20"/>
    </w:rPr>
  </w:style>
  <w:style w:type="paragraph" w:styleId="CommentSubject">
    <w:name w:val="annotation subject"/>
    <w:basedOn w:val="CommentText"/>
    <w:next w:val="CommentText"/>
    <w:link w:val="CommentSubjectChar"/>
    <w:uiPriority w:val="99"/>
    <w:semiHidden/>
    <w:unhideWhenUsed/>
    <w:rsid w:val="00EA054B"/>
    <w:rPr>
      <w:b/>
      <w:bCs/>
    </w:rPr>
  </w:style>
  <w:style w:type="character" w:customStyle="1" w:styleId="CommentSubjectChar">
    <w:name w:val="Comment Subject Char"/>
    <w:basedOn w:val="CommentTextChar"/>
    <w:link w:val="CommentSubject"/>
    <w:uiPriority w:val="99"/>
    <w:semiHidden/>
    <w:rsid w:val="00EA054B"/>
    <w:rPr>
      <w:b/>
      <w:bCs/>
      <w:sz w:val="20"/>
      <w:szCs w:val="20"/>
    </w:rPr>
  </w:style>
  <w:style w:type="character" w:customStyle="1" w:styleId="UnresolvedMention2">
    <w:name w:val="Unresolved Mention2"/>
    <w:basedOn w:val="DefaultParagraphFont"/>
    <w:uiPriority w:val="99"/>
    <w:semiHidden/>
    <w:unhideWhenUsed/>
    <w:rsid w:val="00112548"/>
    <w:rPr>
      <w:color w:val="605E5C"/>
      <w:shd w:val="clear" w:color="auto" w:fill="E1DFDD"/>
    </w:rPr>
  </w:style>
  <w:style w:type="paragraph" w:styleId="Revision">
    <w:name w:val="Revision"/>
    <w:hidden/>
    <w:uiPriority w:val="99"/>
    <w:semiHidden/>
    <w:rsid w:val="00112548"/>
    <w:pPr>
      <w:widowControl/>
      <w:jc w:val="left"/>
    </w:pPr>
  </w:style>
  <w:style w:type="character" w:styleId="LineNumber">
    <w:name w:val="line number"/>
    <w:basedOn w:val="DefaultParagraphFont"/>
    <w:uiPriority w:val="99"/>
    <w:semiHidden/>
    <w:unhideWhenUsed/>
    <w:rsid w:val="006A48EC"/>
  </w:style>
  <w:style w:type="character" w:styleId="UnresolvedMention">
    <w:name w:val="Unresolved Mention"/>
    <w:basedOn w:val="DefaultParagraphFont"/>
    <w:uiPriority w:val="99"/>
    <w:semiHidden/>
    <w:unhideWhenUsed/>
    <w:rsid w:val="001655DB"/>
    <w:rPr>
      <w:color w:val="605E5C"/>
      <w:shd w:val="clear" w:color="auto" w:fill="E1DFDD"/>
    </w:rPr>
  </w:style>
  <w:style w:type="character" w:customStyle="1" w:styleId="Heading1Char">
    <w:name w:val="Heading 1 Char"/>
    <w:basedOn w:val="DefaultParagraphFont"/>
    <w:link w:val="Heading1"/>
    <w:uiPriority w:val="9"/>
    <w:rsid w:val="00DF5EAC"/>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outhernclimate.org/documents/Ice_Storm_Frequency.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4CB6A-8BB2-410B-9850-C91993353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883</Words>
  <Characters>62035</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U.S. Forest Service</Company>
  <LinksUpToDate>false</LinksUpToDate>
  <CharactersWithSpaces>7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mpbell, John - FS</dc:creator>
  <cp:lastModifiedBy>Alisha.Dsouza</cp:lastModifiedBy>
  <cp:revision>2</cp:revision>
  <cp:lastPrinted>2020-04-24T17:19:00Z</cp:lastPrinted>
  <dcterms:created xsi:type="dcterms:W3CDTF">2020-05-03T12:53:00Z</dcterms:created>
  <dcterms:modified xsi:type="dcterms:W3CDTF">2020-05-03T12:53:00Z</dcterms:modified>
</cp:coreProperties>
</file>